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94E56AD" w14:textId="3DE79203" w:rsidR="00CD076B" w:rsidRPr="00517FBC" w:rsidRDefault="00CD076B" w:rsidP="00CD076B">
      <w:pPr>
        <w:rPr>
          <w:b/>
          <w:color w:val="000000" w:themeColor="text1"/>
        </w:rPr>
      </w:pPr>
      <w:r w:rsidRPr="00517FBC">
        <w:rPr>
          <w:b/>
          <w:color w:val="000000" w:themeColor="text1"/>
        </w:rPr>
        <w:t>SUPPLEMENT</w:t>
      </w:r>
      <w:r w:rsidR="006253C1" w:rsidRPr="00517FBC">
        <w:rPr>
          <w:b/>
          <w:color w:val="000000" w:themeColor="text1"/>
        </w:rPr>
        <w:t>AL DATA</w:t>
      </w:r>
    </w:p>
    <w:p w14:paraId="77D964CA" w14:textId="4C1E65EB" w:rsidR="006253C1" w:rsidRPr="00517FBC" w:rsidRDefault="006253C1" w:rsidP="00CD076B">
      <w:pPr>
        <w:rPr>
          <w:b/>
          <w:color w:val="000000" w:themeColor="text1"/>
        </w:rPr>
      </w:pPr>
    </w:p>
    <w:p w14:paraId="4538BFBD" w14:textId="77777777" w:rsidR="006006D1" w:rsidRPr="00517FBC" w:rsidRDefault="006006D1" w:rsidP="00CD076B">
      <w:pPr>
        <w:rPr>
          <w:b/>
          <w:color w:val="000000" w:themeColor="text1"/>
        </w:rPr>
      </w:pPr>
    </w:p>
    <w:p w14:paraId="2AAAADF7" w14:textId="591E9FF2" w:rsidR="00517FBC" w:rsidRPr="00517FBC" w:rsidRDefault="00517FBC" w:rsidP="00517FBC">
      <w:pPr>
        <w:rPr>
          <w:rFonts w:ascii="Helvetica" w:hAnsi="Helvetica"/>
          <w:b/>
          <w:bCs/>
          <w:color w:val="000000"/>
        </w:rPr>
      </w:pPr>
      <w:r w:rsidRPr="00517FBC">
        <w:rPr>
          <w:b/>
          <w:bCs/>
        </w:rPr>
        <w:t>Circulating Plasma Biomarkers in Biopsy-Confirmed Kidney Disease</w:t>
      </w:r>
    </w:p>
    <w:p w14:paraId="171C0997" w14:textId="77777777" w:rsidR="006253C1" w:rsidRPr="00517FBC" w:rsidRDefault="006253C1" w:rsidP="006253C1">
      <w:pPr>
        <w:contextualSpacing/>
      </w:pPr>
    </w:p>
    <w:p w14:paraId="26A50EE6" w14:textId="402D4645" w:rsidR="00583494" w:rsidRDefault="00583494" w:rsidP="00583494">
      <w:pPr>
        <w:contextualSpacing/>
        <w:rPr>
          <w:vertAlign w:val="superscript"/>
        </w:rPr>
      </w:pPr>
      <w:r w:rsidRPr="00F64E84">
        <w:t>Insa M. Schmidt, MD, MPH</w:t>
      </w:r>
      <w:r>
        <w:rPr>
          <w:vertAlign w:val="superscript"/>
        </w:rPr>
        <w:t>1</w:t>
      </w:r>
      <w:r w:rsidRPr="00F64E84">
        <w:rPr>
          <w:vertAlign w:val="superscript"/>
        </w:rPr>
        <w:t>,</w:t>
      </w:r>
      <w:r>
        <w:rPr>
          <w:vertAlign w:val="superscript"/>
        </w:rPr>
        <w:t>2</w:t>
      </w:r>
      <w:r w:rsidRPr="00F64E84">
        <w:t xml:space="preserve">; Suraj </w:t>
      </w:r>
      <w:proofErr w:type="spellStart"/>
      <w:r w:rsidRPr="00F64E84">
        <w:t>Sarvode</w:t>
      </w:r>
      <w:proofErr w:type="spellEnd"/>
      <w:r w:rsidRPr="00F64E84">
        <w:t xml:space="preserve"> </w:t>
      </w:r>
      <w:proofErr w:type="spellStart"/>
      <w:r w:rsidRPr="00F64E84">
        <w:t>Mothi</w:t>
      </w:r>
      <w:proofErr w:type="spellEnd"/>
      <w:r w:rsidRPr="00F64E84">
        <w:t>, MPH</w:t>
      </w:r>
      <w:r w:rsidRPr="0090361F">
        <w:rPr>
          <w:vertAlign w:val="superscript"/>
        </w:rPr>
        <w:t>2</w:t>
      </w:r>
      <w:r>
        <w:rPr>
          <w:vertAlign w:val="superscript"/>
        </w:rPr>
        <w:t>,3</w:t>
      </w:r>
      <w:r w:rsidRPr="00F64E84">
        <w:t xml:space="preserve">; </w:t>
      </w:r>
      <w:r>
        <w:t>Parker C. Wilson, MD, PhD</w:t>
      </w:r>
      <w:r>
        <w:rPr>
          <w:vertAlign w:val="superscript"/>
        </w:rPr>
        <w:t>4</w:t>
      </w:r>
      <w:r>
        <w:t xml:space="preserve">; </w:t>
      </w:r>
      <w:r w:rsidRPr="00F64E84">
        <w:t xml:space="preserve">Ragnar </w:t>
      </w:r>
      <w:proofErr w:type="spellStart"/>
      <w:r w:rsidRPr="00F64E84">
        <w:t>Palsson</w:t>
      </w:r>
      <w:proofErr w:type="spellEnd"/>
      <w:r w:rsidRPr="00F64E84">
        <w:t>, MD</w:t>
      </w:r>
      <w:r>
        <w:rPr>
          <w:vertAlign w:val="superscript"/>
        </w:rPr>
        <w:t>5</w:t>
      </w:r>
      <w:r w:rsidRPr="00F64E84">
        <w:t>; Anand Srivastava, MD, MPH</w:t>
      </w:r>
      <w:r>
        <w:rPr>
          <w:vertAlign w:val="superscript"/>
        </w:rPr>
        <w:t>6</w:t>
      </w:r>
      <w:r w:rsidRPr="00F64E84">
        <w:t xml:space="preserve">; </w:t>
      </w:r>
      <w:r>
        <w:t>Ingrid</w:t>
      </w:r>
      <w:r w:rsidR="002B2EF2">
        <w:t xml:space="preserve"> F.</w:t>
      </w:r>
      <w:r>
        <w:t xml:space="preserve"> </w:t>
      </w:r>
      <w:proofErr w:type="spellStart"/>
      <w:r>
        <w:t>Onul</w:t>
      </w:r>
      <w:proofErr w:type="spellEnd"/>
      <w:r>
        <w:t>, BA</w:t>
      </w:r>
      <w:r w:rsidRPr="00750EFF">
        <w:rPr>
          <w:color w:val="000000" w:themeColor="text1"/>
          <w:vertAlign w:val="superscript"/>
        </w:rPr>
        <w:t>1</w:t>
      </w:r>
      <w:r>
        <w:rPr>
          <w:color w:val="000000" w:themeColor="text1"/>
          <w:vertAlign w:val="superscript"/>
        </w:rPr>
        <w:t>,2</w:t>
      </w:r>
      <w:r>
        <w:t xml:space="preserve">; </w:t>
      </w:r>
      <w:r w:rsidRPr="00F64E84">
        <w:t xml:space="preserve">Zoe </w:t>
      </w:r>
      <w:r>
        <w:t xml:space="preserve">A. </w:t>
      </w:r>
      <w:proofErr w:type="spellStart"/>
      <w:r w:rsidRPr="00F64E84">
        <w:t>Kibbelaar</w:t>
      </w:r>
      <w:proofErr w:type="spellEnd"/>
      <w:r w:rsidRPr="00F64E84">
        <w:t>, BS</w:t>
      </w:r>
      <w:r w:rsidRPr="0090361F">
        <w:rPr>
          <w:vertAlign w:val="superscript"/>
        </w:rPr>
        <w:t>1,2</w:t>
      </w:r>
      <w:r w:rsidRPr="00F64E84">
        <w:t xml:space="preserve">; </w:t>
      </w:r>
      <w:r w:rsidRPr="00F64E84">
        <w:rPr>
          <w:color w:val="000000"/>
          <w:shd w:val="clear" w:color="auto" w:fill="FFFFFF"/>
        </w:rPr>
        <w:t xml:space="preserve">Min </w:t>
      </w:r>
      <w:proofErr w:type="spellStart"/>
      <w:r w:rsidRPr="00F64E84">
        <w:rPr>
          <w:color w:val="000000"/>
          <w:shd w:val="clear" w:color="auto" w:fill="FFFFFF"/>
        </w:rPr>
        <w:t>Zhuo</w:t>
      </w:r>
      <w:proofErr w:type="spellEnd"/>
      <w:r w:rsidRPr="00F64E84">
        <w:rPr>
          <w:color w:val="000000"/>
          <w:shd w:val="clear" w:color="auto" w:fill="FFFFFF"/>
        </w:rPr>
        <w:t>, MD</w:t>
      </w:r>
      <w:r w:rsidR="00590826">
        <w:rPr>
          <w:color w:val="000000"/>
          <w:shd w:val="clear" w:color="auto" w:fill="FFFFFF"/>
        </w:rPr>
        <w:t>, MPH</w:t>
      </w:r>
      <w:r>
        <w:rPr>
          <w:color w:val="000000"/>
          <w:shd w:val="clear" w:color="auto" w:fill="FFFFFF"/>
          <w:vertAlign w:val="superscript"/>
        </w:rPr>
        <w:t>2,7</w:t>
      </w:r>
      <w:r w:rsidRPr="00F64E84">
        <w:t xml:space="preserve">; </w:t>
      </w:r>
      <w:proofErr w:type="spellStart"/>
      <w:r>
        <w:t>Afolarin</w:t>
      </w:r>
      <w:proofErr w:type="spellEnd"/>
      <w:r>
        <w:t xml:space="preserve"> </w:t>
      </w:r>
      <w:proofErr w:type="spellStart"/>
      <w:r>
        <w:t>Amodu</w:t>
      </w:r>
      <w:proofErr w:type="spellEnd"/>
      <w:r>
        <w:t>, MD, MPH</w:t>
      </w:r>
      <w:r>
        <w:rPr>
          <w:vertAlign w:val="superscript"/>
        </w:rPr>
        <w:t>1</w:t>
      </w:r>
      <w:r w:rsidRPr="00F64E84">
        <w:rPr>
          <w:vertAlign w:val="superscript"/>
        </w:rPr>
        <w:t>,</w:t>
      </w:r>
      <w:r>
        <w:rPr>
          <w:vertAlign w:val="superscript"/>
        </w:rPr>
        <w:t>2</w:t>
      </w:r>
      <w:r>
        <w:t xml:space="preserve">; </w:t>
      </w:r>
      <w:r w:rsidRPr="00F64E84">
        <w:t>Isaac E. Stillman, MD</w:t>
      </w:r>
      <w:r>
        <w:rPr>
          <w:vertAlign w:val="superscript"/>
        </w:rPr>
        <w:t>8</w:t>
      </w:r>
      <w:r w:rsidRPr="00F64E84">
        <w:t xml:space="preserve">; Helmut G. </w:t>
      </w:r>
      <w:proofErr w:type="spellStart"/>
      <w:r w:rsidRPr="00F64E84">
        <w:t>Rennke</w:t>
      </w:r>
      <w:proofErr w:type="spellEnd"/>
      <w:r w:rsidRPr="00F64E84">
        <w:t>, MD</w:t>
      </w:r>
      <w:r>
        <w:rPr>
          <w:vertAlign w:val="superscript"/>
        </w:rPr>
        <w:t>9</w:t>
      </w:r>
      <w:r w:rsidRPr="00F64E84">
        <w:t xml:space="preserve">; </w:t>
      </w:r>
      <w:r>
        <w:t>Benjamin D. Humphreys, MD, PhD</w:t>
      </w:r>
      <w:r>
        <w:rPr>
          <w:vertAlign w:val="superscript"/>
        </w:rPr>
        <w:t>10</w:t>
      </w:r>
      <w:r>
        <w:t xml:space="preserve">; </w:t>
      </w:r>
      <w:proofErr w:type="spellStart"/>
      <w:r w:rsidRPr="00F64E84">
        <w:t>Sushrut</w:t>
      </w:r>
      <w:proofErr w:type="spellEnd"/>
      <w:r w:rsidRPr="00F64E84">
        <w:t xml:space="preserve"> S. </w:t>
      </w:r>
      <w:proofErr w:type="spellStart"/>
      <w:r w:rsidRPr="00F64E84">
        <w:t>Waikar</w:t>
      </w:r>
      <w:proofErr w:type="spellEnd"/>
      <w:r w:rsidRPr="00F64E84">
        <w:t>, MD, MPH</w:t>
      </w:r>
      <w:r w:rsidRPr="0090361F">
        <w:rPr>
          <w:vertAlign w:val="superscript"/>
        </w:rPr>
        <w:t>1,2</w:t>
      </w:r>
    </w:p>
    <w:p w14:paraId="253958B6" w14:textId="77777777" w:rsidR="00583494" w:rsidRPr="00F64E84" w:rsidRDefault="00583494" w:rsidP="00583494">
      <w:pPr>
        <w:contextualSpacing/>
        <w:rPr>
          <w:vertAlign w:val="superscript"/>
        </w:rPr>
      </w:pPr>
    </w:p>
    <w:p w14:paraId="5578B224" w14:textId="77777777" w:rsidR="0056736F" w:rsidRPr="0056736F" w:rsidRDefault="0056736F" w:rsidP="0056736F">
      <w:pPr>
        <w:contextualSpacing/>
        <w:rPr>
          <w:color w:val="000000" w:themeColor="text1"/>
        </w:rPr>
      </w:pPr>
      <w:r w:rsidRPr="0056736F">
        <w:rPr>
          <w:color w:val="000000" w:themeColor="text1"/>
          <w:vertAlign w:val="superscript"/>
        </w:rPr>
        <w:t>1</w:t>
      </w:r>
      <w:r w:rsidRPr="0056736F">
        <w:rPr>
          <w:color w:val="000000" w:themeColor="text1"/>
        </w:rPr>
        <w:t>Section of Nephrology, Department of Medicine, Boston University School of Medicine, Boston Medical Center, Boston, MA</w:t>
      </w:r>
    </w:p>
    <w:p w14:paraId="1256F98E" w14:textId="77777777" w:rsidR="0056736F" w:rsidRPr="0056736F" w:rsidRDefault="0056736F" w:rsidP="0056736F">
      <w:pPr>
        <w:contextualSpacing/>
        <w:rPr>
          <w:color w:val="000000" w:themeColor="text1"/>
        </w:rPr>
      </w:pPr>
      <w:r w:rsidRPr="0056736F">
        <w:rPr>
          <w:color w:val="000000" w:themeColor="text1"/>
          <w:vertAlign w:val="superscript"/>
        </w:rPr>
        <w:t>2</w:t>
      </w:r>
      <w:r w:rsidRPr="0056736F">
        <w:rPr>
          <w:color w:val="000000" w:themeColor="text1"/>
        </w:rPr>
        <w:t>Renal Division, Brigham &amp; Women’s Hospital, Boston, MA</w:t>
      </w:r>
    </w:p>
    <w:p w14:paraId="2DB07456" w14:textId="77777777" w:rsidR="0056736F" w:rsidRPr="0056736F" w:rsidRDefault="0056736F" w:rsidP="0056736F">
      <w:pPr>
        <w:rPr>
          <w:color w:val="000000" w:themeColor="text1"/>
        </w:rPr>
      </w:pPr>
      <w:r w:rsidRPr="0056736F">
        <w:rPr>
          <w:color w:val="000000" w:themeColor="text1"/>
          <w:vertAlign w:val="superscript"/>
        </w:rPr>
        <w:t>3</w:t>
      </w:r>
      <w:r w:rsidRPr="0056736F">
        <w:rPr>
          <w:color w:val="000000" w:themeColor="text1"/>
        </w:rPr>
        <w:t>Department of Biostatistics, St Jude Children’s Research Hospital, Memphis, TN</w:t>
      </w:r>
    </w:p>
    <w:p w14:paraId="656BC01C" w14:textId="77777777" w:rsidR="0056736F" w:rsidRPr="0056736F" w:rsidRDefault="0056736F" w:rsidP="0056736F">
      <w:pPr>
        <w:rPr>
          <w:color w:val="000000" w:themeColor="text1"/>
          <w:shd w:val="clear" w:color="auto" w:fill="FFFFFF"/>
        </w:rPr>
      </w:pPr>
      <w:r w:rsidRPr="0056736F">
        <w:rPr>
          <w:color w:val="000000" w:themeColor="text1"/>
          <w:vertAlign w:val="superscript"/>
        </w:rPr>
        <w:t>4</w:t>
      </w:r>
      <w:r w:rsidRPr="0056736F">
        <w:rPr>
          <w:color w:val="000000" w:themeColor="text1"/>
          <w:shd w:val="clear" w:color="auto" w:fill="FFFFFF"/>
        </w:rPr>
        <w:t>Department of Pathology and Immunology, Washington University, St. Louis, MO</w:t>
      </w:r>
    </w:p>
    <w:p w14:paraId="71B5ED34" w14:textId="77777777" w:rsidR="0056736F" w:rsidRPr="0056736F" w:rsidRDefault="0056736F" w:rsidP="0056736F">
      <w:pPr>
        <w:rPr>
          <w:color w:val="000000" w:themeColor="text1"/>
        </w:rPr>
      </w:pPr>
      <w:r w:rsidRPr="0056736F">
        <w:rPr>
          <w:color w:val="000000" w:themeColor="text1"/>
          <w:vertAlign w:val="superscript"/>
        </w:rPr>
        <w:t>5</w:t>
      </w:r>
      <w:r w:rsidRPr="0056736F">
        <w:rPr>
          <w:color w:val="000000" w:themeColor="text1"/>
        </w:rPr>
        <w:t>Division of Nephrology, Department of Medicine, Massachusetts General Hospital, Boston, MA</w:t>
      </w:r>
      <w:r w:rsidRPr="0056736F">
        <w:rPr>
          <w:color w:val="000000" w:themeColor="text1"/>
          <w:vertAlign w:val="superscript"/>
        </w:rPr>
        <w:t xml:space="preserve"> </w:t>
      </w:r>
    </w:p>
    <w:p w14:paraId="6B59C778" w14:textId="77777777" w:rsidR="0056736F" w:rsidRPr="0056736F" w:rsidRDefault="0056736F" w:rsidP="0056736F">
      <w:pPr>
        <w:contextualSpacing/>
        <w:rPr>
          <w:color w:val="000000" w:themeColor="text1"/>
        </w:rPr>
      </w:pPr>
      <w:r w:rsidRPr="0056736F">
        <w:rPr>
          <w:color w:val="000000" w:themeColor="text1"/>
          <w:vertAlign w:val="superscript"/>
        </w:rPr>
        <w:t>6</w:t>
      </w:r>
      <w:r w:rsidRPr="0056736F">
        <w:rPr>
          <w:color w:val="000000" w:themeColor="text1"/>
        </w:rPr>
        <w:t>Division of Nephrology and Hypertension, Center for Translational Metabolism and Health, Institute for Public Health and Medicine, Northwestern University Feinberg School of Medicine, Chicago, IL</w:t>
      </w:r>
    </w:p>
    <w:p w14:paraId="6E462FDE" w14:textId="77777777" w:rsidR="0056736F" w:rsidRPr="0056736F" w:rsidRDefault="0056736F" w:rsidP="0056736F">
      <w:pPr>
        <w:contextualSpacing/>
        <w:rPr>
          <w:color w:val="000000" w:themeColor="text1"/>
        </w:rPr>
      </w:pPr>
      <w:r w:rsidRPr="0056736F">
        <w:rPr>
          <w:color w:val="000000" w:themeColor="text1"/>
          <w:vertAlign w:val="superscript"/>
        </w:rPr>
        <w:t>7</w:t>
      </w:r>
      <w:r w:rsidRPr="0056736F">
        <w:rPr>
          <w:color w:val="000000" w:themeColor="text1"/>
        </w:rPr>
        <w:t>Division of Nephrology, Beth Israel Deaconess Medical Center, Boston, MA</w:t>
      </w:r>
      <w:r w:rsidRPr="0056736F">
        <w:rPr>
          <w:color w:val="000000" w:themeColor="text1"/>
          <w:vertAlign w:val="superscript"/>
        </w:rPr>
        <w:t xml:space="preserve"> </w:t>
      </w:r>
    </w:p>
    <w:p w14:paraId="15A7396F" w14:textId="77777777" w:rsidR="0056736F" w:rsidRPr="0056736F" w:rsidRDefault="0056736F" w:rsidP="0056736F">
      <w:pPr>
        <w:contextualSpacing/>
        <w:rPr>
          <w:color w:val="000000" w:themeColor="text1"/>
        </w:rPr>
      </w:pPr>
      <w:r w:rsidRPr="0056736F">
        <w:rPr>
          <w:color w:val="000000" w:themeColor="text1"/>
          <w:vertAlign w:val="superscript"/>
        </w:rPr>
        <w:t>8</w:t>
      </w:r>
      <w:r w:rsidRPr="0056736F">
        <w:rPr>
          <w:color w:val="000000" w:themeColor="text1"/>
        </w:rPr>
        <w:t>Department of Pathology, Beth Israel Deaconess Medical Center, Boston, MA</w:t>
      </w:r>
    </w:p>
    <w:p w14:paraId="4B530C73" w14:textId="77777777" w:rsidR="0056736F" w:rsidRPr="0056736F" w:rsidRDefault="0056736F" w:rsidP="0056736F">
      <w:pPr>
        <w:contextualSpacing/>
        <w:rPr>
          <w:color w:val="000000" w:themeColor="text1"/>
        </w:rPr>
      </w:pPr>
      <w:r w:rsidRPr="0056736F">
        <w:rPr>
          <w:color w:val="000000" w:themeColor="text1"/>
          <w:vertAlign w:val="superscript"/>
        </w:rPr>
        <w:t>9</w:t>
      </w:r>
      <w:r w:rsidRPr="0056736F">
        <w:rPr>
          <w:color w:val="000000" w:themeColor="text1"/>
        </w:rPr>
        <w:t>Department of Pathology, Brigham &amp; Women’s Hospital, Boston, MA</w:t>
      </w:r>
    </w:p>
    <w:p w14:paraId="4C11694D" w14:textId="77777777" w:rsidR="0056736F" w:rsidRPr="0056736F" w:rsidRDefault="0056736F" w:rsidP="0056736F">
      <w:pPr>
        <w:rPr>
          <w:color w:val="000000" w:themeColor="text1"/>
        </w:rPr>
      </w:pPr>
      <w:r w:rsidRPr="0056736F">
        <w:rPr>
          <w:color w:val="000000" w:themeColor="text1"/>
          <w:vertAlign w:val="superscript"/>
        </w:rPr>
        <w:t>10</w:t>
      </w:r>
      <w:r w:rsidRPr="0056736F">
        <w:rPr>
          <w:color w:val="000000" w:themeColor="text1"/>
          <w:shd w:val="clear" w:color="auto" w:fill="FFFFFF"/>
        </w:rPr>
        <w:t>Division of Nephrology, Department of Medicine, Washington University, St. Louis, MO</w:t>
      </w:r>
      <w:r w:rsidRPr="0056736F">
        <w:rPr>
          <w:color w:val="000000" w:themeColor="text1"/>
        </w:rPr>
        <w:t xml:space="preserve"> </w:t>
      </w:r>
      <w:r w:rsidRPr="0056736F">
        <w:rPr>
          <w:color w:val="000000" w:themeColor="text1"/>
          <w:vertAlign w:val="superscript"/>
        </w:rPr>
        <w:t xml:space="preserve"> </w:t>
      </w:r>
    </w:p>
    <w:p w14:paraId="7996FC19" w14:textId="722D4611" w:rsidR="00F014EF" w:rsidRPr="00517FBC" w:rsidRDefault="006253C1" w:rsidP="006253C1">
      <w:pPr>
        <w:contextualSpacing/>
        <w:rPr>
          <w:vertAlign w:val="superscript"/>
        </w:rPr>
      </w:pPr>
      <w:r w:rsidRPr="00517FBC">
        <w:t xml:space="preserve"> </w:t>
      </w:r>
      <w:r w:rsidRPr="00517FBC">
        <w:rPr>
          <w:vertAlign w:val="superscript"/>
        </w:rPr>
        <w:t xml:space="preserve"> </w:t>
      </w:r>
    </w:p>
    <w:p w14:paraId="2B00A3ED" w14:textId="1F4C7E9C" w:rsidR="003D31D1" w:rsidRDefault="003D31D1" w:rsidP="006253C1">
      <w:pPr>
        <w:contextualSpacing/>
      </w:pPr>
    </w:p>
    <w:p w14:paraId="4B37CDA6" w14:textId="3D7ADB8F" w:rsidR="00045CEC" w:rsidRPr="005155FF" w:rsidRDefault="009C77F7" w:rsidP="005155FF">
      <w:pPr>
        <w:spacing w:line="480" w:lineRule="auto"/>
        <w:contextualSpacing/>
        <w:rPr>
          <w:b/>
          <w:bCs/>
        </w:rPr>
      </w:pPr>
      <w:r w:rsidRPr="009C77F7">
        <w:rPr>
          <w:b/>
          <w:bCs/>
        </w:rPr>
        <w:t>Supplemental Methods</w:t>
      </w:r>
      <w:r w:rsidR="005155FF">
        <w:rPr>
          <w:b/>
          <w:bCs/>
        </w:rPr>
        <w:t>:</w:t>
      </w:r>
    </w:p>
    <w:p w14:paraId="2910B1EB" w14:textId="396DD8D1" w:rsidR="009C77F7" w:rsidRDefault="005155FF" w:rsidP="005155FF">
      <w:pPr>
        <w:spacing w:line="480" w:lineRule="auto"/>
        <w:contextualSpacing/>
      </w:pPr>
      <w:proofErr w:type="spellStart"/>
      <w:r>
        <w:t>Olink</w:t>
      </w:r>
      <w:proofErr w:type="spellEnd"/>
      <w:r>
        <w:t xml:space="preserve"> assay </w:t>
      </w:r>
    </w:p>
    <w:p w14:paraId="7D8FC40B" w14:textId="5571F5FB" w:rsidR="00FF3AAC" w:rsidRPr="00FF3AAC" w:rsidRDefault="00FF3AAC" w:rsidP="00FF3AAC">
      <w:pPr>
        <w:contextualSpacing/>
        <w:rPr>
          <w:bCs/>
          <w:color w:val="000000" w:themeColor="text1"/>
        </w:rPr>
      </w:pPr>
      <w:r w:rsidRPr="00FF3AAC">
        <w:rPr>
          <w:bCs/>
          <w:color w:val="000000" w:themeColor="text1"/>
        </w:rPr>
        <w:t>Adjudication of histopathologic outcomes</w:t>
      </w:r>
    </w:p>
    <w:p w14:paraId="0D952CD2" w14:textId="1B6D8EC8" w:rsidR="009C77F7" w:rsidRDefault="009C77F7" w:rsidP="005155FF">
      <w:pPr>
        <w:spacing w:line="480" w:lineRule="auto"/>
        <w:contextualSpacing/>
      </w:pPr>
    </w:p>
    <w:p w14:paraId="550B6041" w14:textId="413C32EF" w:rsidR="005155FF" w:rsidRPr="005155FF" w:rsidRDefault="005155FF" w:rsidP="005155FF">
      <w:pPr>
        <w:spacing w:line="480" w:lineRule="auto"/>
        <w:contextualSpacing/>
        <w:rPr>
          <w:b/>
          <w:bCs/>
        </w:rPr>
      </w:pPr>
      <w:r w:rsidRPr="005155FF">
        <w:rPr>
          <w:b/>
          <w:bCs/>
        </w:rPr>
        <w:t xml:space="preserve">Tables: </w:t>
      </w:r>
    </w:p>
    <w:p w14:paraId="1A914DE8" w14:textId="415982E3" w:rsidR="00A84B17" w:rsidRPr="00517FBC" w:rsidRDefault="00A84B17" w:rsidP="005155FF">
      <w:pPr>
        <w:spacing w:line="480" w:lineRule="auto"/>
        <w:contextualSpacing/>
        <w:rPr>
          <w:b/>
        </w:rPr>
      </w:pPr>
      <w:r w:rsidRPr="00517FBC">
        <w:rPr>
          <w:b/>
          <w:color w:val="000000" w:themeColor="text1"/>
        </w:rPr>
        <w:t xml:space="preserve">Supplemental Table </w:t>
      </w:r>
      <w:r w:rsidR="00F014EF">
        <w:rPr>
          <w:b/>
        </w:rPr>
        <w:t>1</w:t>
      </w:r>
      <w:r w:rsidRPr="00517FBC">
        <w:rPr>
          <w:b/>
        </w:rPr>
        <w:t xml:space="preserve">. </w:t>
      </w:r>
      <w:r w:rsidRPr="00517FBC">
        <w:rPr>
          <w:bCs/>
          <w:color w:val="000000" w:themeColor="text1"/>
        </w:rPr>
        <w:t>Histopathologic scoring system for light microscopy.</w:t>
      </w:r>
    </w:p>
    <w:p w14:paraId="1FC98C6A" w14:textId="2668F33A" w:rsidR="009B6846" w:rsidRPr="00517FBC" w:rsidRDefault="006253C1" w:rsidP="005155FF">
      <w:pPr>
        <w:spacing w:line="480" w:lineRule="auto"/>
        <w:contextualSpacing/>
        <w:rPr>
          <w:bCs/>
          <w:color w:val="000000" w:themeColor="text1"/>
        </w:rPr>
      </w:pPr>
      <w:r w:rsidRPr="00517FBC">
        <w:rPr>
          <w:b/>
          <w:color w:val="000000" w:themeColor="text1"/>
        </w:rPr>
        <w:t xml:space="preserve">Supplemental Table </w:t>
      </w:r>
      <w:r w:rsidR="00AB5FCD">
        <w:rPr>
          <w:b/>
        </w:rPr>
        <w:t>2</w:t>
      </w:r>
      <w:r w:rsidRPr="00517FBC">
        <w:rPr>
          <w:b/>
        </w:rPr>
        <w:t xml:space="preserve">. </w:t>
      </w:r>
      <w:r w:rsidR="009B6846" w:rsidRPr="00517FBC">
        <w:rPr>
          <w:bCs/>
          <w:color w:val="000000" w:themeColor="text1"/>
        </w:rPr>
        <w:t>Associations of plasma biomarkers with kidney disease progression.</w:t>
      </w:r>
    </w:p>
    <w:p w14:paraId="26F09EB1" w14:textId="529763F4" w:rsidR="00AB5FCD" w:rsidRDefault="006253C1" w:rsidP="005155FF">
      <w:pPr>
        <w:spacing w:line="480" w:lineRule="auto"/>
        <w:contextualSpacing/>
        <w:rPr>
          <w:bCs/>
          <w:color w:val="000000" w:themeColor="text1"/>
        </w:rPr>
      </w:pPr>
      <w:r w:rsidRPr="00517FBC">
        <w:rPr>
          <w:b/>
          <w:color w:val="000000" w:themeColor="text1"/>
        </w:rPr>
        <w:t xml:space="preserve">Supplemental Table </w:t>
      </w:r>
      <w:r w:rsidR="00AB5FCD">
        <w:rPr>
          <w:b/>
          <w:color w:val="000000" w:themeColor="text1"/>
        </w:rPr>
        <w:t>3</w:t>
      </w:r>
      <w:r w:rsidRPr="00517FBC">
        <w:rPr>
          <w:b/>
          <w:color w:val="000000" w:themeColor="text1"/>
        </w:rPr>
        <w:t xml:space="preserve">. </w:t>
      </w:r>
      <w:r w:rsidR="00AB5FCD" w:rsidRPr="003C11CD">
        <w:t>Top-ranked pathways for plasma biomarkers associated with adverse clinical outcomes</w:t>
      </w:r>
      <w:r w:rsidR="00AB5FCD">
        <w:t>.</w:t>
      </w:r>
      <w:r w:rsidR="00AB5FCD" w:rsidRPr="00517FBC" w:rsidDel="00AB5FCD">
        <w:rPr>
          <w:bCs/>
          <w:color w:val="000000" w:themeColor="text1"/>
        </w:rPr>
        <w:t xml:space="preserve"> </w:t>
      </w:r>
    </w:p>
    <w:p w14:paraId="37FC1810" w14:textId="7A49802A" w:rsidR="00AB5FCD" w:rsidRPr="00517FBC" w:rsidRDefault="00AB5FCD" w:rsidP="005155FF">
      <w:pPr>
        <w:spacing w:line="480" w:lineRule="auto"/>
        <w:contextualSpacing/>
        <w:rPr>
          <w:bCs/>
          <w:color w:val="000000" w:themeColor="text1"/>
        </w:rPr>
      </w:pPr>
      <w:r w:rsidRPr="00517FBC">
        <w:rPr>
          <w:b/>
          <w:color w:val="000000" w:themeColor="text1"/>
        </w:rPr>
        <w:t xml:space="preserve">Supplemental Table </w:t>
      </w:r>
      <w:r>
        <w:rPr>
          <w:b/>
        </w:rPr>
        <w:t>4</w:t>
      </w:r>
      <w:r w:rsidRPr="00517FBC">
        <w:rPr>
          <w:b/>
        </w:rPr>
        <w:t xml:space="preserve">. </w:t>
      </w:r>
      <w:r w:rsidRPr="00517FBC">
        <w:rPr>
          <w:bCs/>
          <w:color w:val="000000" w:themeColor="text1"/>
        </w:rPr>
        <w:t xml:space="preserve">Associations of plasma biomarkers with </w:t>
      </w:r>
      <w:r>
        <w:rPr>
          <w:bCs/>
          <w:color w:val="000000" w:themeColor="text1"/>
        </w:rPr>
        <w:t>death</w:t>
      </w:r>
      <w:r w:rsidRPr="00517FBC">
        <w:rPr>
          <w:bCs/>
          <w:color w:val="000000" w:themeColor="text1"/>
        </w:rPr>
        <w:t>.</w:t>
      </w:r>
    </w:p>
    <w:p w14:paraId="18F887AE" w14:textId="14E277BC" w:rsidR="00A84B17" w:rsidRPr="00517FBC" w:rsidRDefault="003F66ED" w:rsidP="005155FF">
      <w:pPr>
        <w:spacing w:line="480" w:lineRule="auto"/>
        <w:contextualSpacing/>
      </w:pPr>
      <w:r w:rsidRPr="00517FBC">
        <w:rPr>
          <w:b/>
          <w:color w:val="000000" w:themeColor="text1"/>
        </w:rPr>
        <w:t xml:space="preserve">Supplemental Table </w:t>
      </w:r>
      <w:r w:rsidR="00AB5FCD">
        <w:rPr>
          <w:b/>
        </w:rPr>
        <w:t>5</w:t>
      </w:r>
      <w:r w:rsidRPr="00517FBC">
        <w:rPr>
          <w:b/>
        </w:rPr>
        <w:t xml:space="preserve">. </w:t>
      </w:r>
      <w:r w:rsidR="009B6846" w:rsidRPr="00517FBC">
        <w:t xml:space="preserve">Abbreviations and list of all plasma </w:t>
      </w:r>
      <w:r w:rsidRPr="00517FBC">
        <w:t>biomarkers</w:t>
      </w:r>
      <w:r w:rsidR="009B6846" w:rsidRPr="00517FBC">
        <w:t xml:space="preserve"> included in the analyse</w:t>
      </w:r>
      <w:r w:rsidR="00A84B17" w:rsidRPr="00517FBC">
        <w:t>s.</w:t>
      </w:r>
    </w:p>
    <w:p w14:paraId="6B8F33FA" w14:textId="0AC093F3" w:rsidR="00A84B17" w:rsidRPr="006006D1" w:rsidRDefault="00A84B17" w:rsidP="006006D1">
      <w:pPr>
        <w:spacing w:after="120" w:line="480" w:lineRule="auto"/>
        <w:rPr>
          <w:sz w:val="22"/>
          <w:szCs w:val="22"/>
        </w:rPr>
        <w:sectPr w:rsidR="00A84B17" w:rsidRPr="006006D1" w:rsidSect="00715BA5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1D95E016" w14:textId="6A32FC5E" w:rsidR="005155FF" w:rsidRPr="005155FF" w:rsidRDefault="005155FF" w:rsidP="004F11B2">
      <w:pPr>
        <w:pStyle w:val="NormalWeb"/>
        <w:spacing w:line="480" w:lineRule="auto"/>
        <w:contextualSpacing/>
        <w:rPr>
          <w:b/>
          <w:bCs/>
        </w:rPr>
      </w:pPr>
      <w:r w:rsidRPr="005155FF">
        <w:rPr>
          <w:b/>
          <w:bCs/>
        </w:rPr>
        <w:lastRenderedPageBreak/>
        <w:t>Supplemental Methods</w:t>
      </w:r>
    </w:p>
    <w:p w14:paraId="7D46F673" w14:textId="0BAA4140" w:rsidR="004F11B2" w:rsidRPr="005155FF" w:rsidRDefault="005155FF" w:rsidP="004F11B2">
      <w:pPr>
        <w:pStyle w:val="NormalWeb"/>
        <w:spacing w:line="480" w:lineRule="auto"/>
        <w:contextualSpacing/>
        <w:rPr>
          <w:i/>
          <w:iCs/>
          <w:u w:val="single"/>
        </w:rPr>
      </w:pPr>
      <w:proofErr w:type="spellStart"/>
      <w:r w:rsidRPr="005155FF">
        <w:rPr>
          <w:i/>
          <w:iCs/>
          <w:u w:val="single"/>
        </w:rPr>
        <w:t>Olink</w:t>
      </w:r>
      <w:proofErr w:type="spellEnd"/>
      <w:r w:rsidRPr="005155FF">
        <w:rPr>
          <w:i/>
          <w:iCs/>
          <w:u w:val="single"/>
        </w:rPr>
        <w:t xml:space="preserve"> assay</w:t>
      </w:r>
    </w:p>
    <w:p w14:paraId="21931B39" w14:textId="585DBF45" w:rsidR="009C77F7" w:rsidRPr="0034237B" w:rsidRDefault="005155FF" w:rsidP="004F11B2">
      <w:pPr>
        <w:pStyle w:val="NormalWeb"/>
        <w:spacing w:line="480" w:lineRule="auto"/>
        <w:contextualSpacing/>
        <w:rPr>
          <w:i/>
          <w:color w:val="000000" w:themeColor="text1"/>
        </w:rPr>
      </w:pPr>
      <w:r>
        <w:t>Q</w:t>
      </w:r>
      <w:r w:rsidRPr="0034237B">
        <w:t>uality control metrics</w:t>
      </w:r>
      <w:r w:rsidR="00FF3AAC">
        <w:t xml:space="preserve"> included</w:t>
      </w:r>
      <w:r>
        <w:t xml:space="preserve">: </w:t>
      </w:r>
      <w:r w:rsidR="009C77F7" w:rsidRPr="0034237B">
        <w:t xml:space="preserve">Coefficients of variation (CV) &lt;10% from blind split replicates; standard deviation (SD) of internal </w:t>
      </w:r>
      <w:proofErr w:type="spellStart"/>
      <w:r w:rsidR="009C77F7" w:rsidRPr="0034237B">
        <w:t>Olink</w:t>
      </w:r>
      <w:proofErr w:type="spellEnd"/>
      <w:r w:rsidR="009C77F7" w:rsidRPr="0034237B">
        <w:t xml:space="preserve"> controls &lt;0.2, and incubation or detection control which deviated &lt;</w:t>
      </w:r>
      <w:r w:rsidR="009C77F7">
        <w:t xml:space="preserve"> </w:t>
      </w:r>
      <w:r w:rsidR="009C77F7" w:rsidRPr="0034237B">
        <w:t>+/- 0.3 from the median value of all samples on the plate.</w:t>
      </w:r>
      <w:r w:rsidR="009C77F7" w:rsidRPr="0034237B">
        <w:rPr>
          <w:color w:val="000000"/>
          <w:shd w:val="clear" w:color="auto" w:fill="FFFFFF"/>
        </w:rPr>
        <w:t xml:space="preserve"> </w:t>
      </w:r>
      <w:r w:rsidR="009C77F7">
        <w:rPr>
          <w:color w:val="000000"/>
          <w:shd w:val="clear" w:color="auto" w:fill="FFFFFF"/>
        </w:rPr>
        <w:t xml:space="preserve">As an additional quality control, we included </w:t>
      </w:r>
      <w:r w:rsidR="009C77F7">
        <w:t>m</w:t>
      </w:r>
      <w:r w:rsidR="009C77F7" w:rsidRPr="0034237B">
        <w:t xml:space="preserve">ultiple plasma aliquots from two patients, one with high and one with low eGFR, </w:t>
      </w:r>
      <w:r w:rsidR="009C77F7">
        <w:t xml:space="preserve">which </w:t>
      </w:r>
      <w:r w:rsidR="009C77F7" w:rsidRPr="0034237B">
        <w:t>were spread randomly in dummy labeled tubes across the shipment boxes</w:t>
      </w:r>
      <w:r w:rsidR="009C77F7">
        <w:t>.</w:t>
      </w:r>
      <w:r w:rsidR="009C77F7" w:rsidRPr="0034237B">
        <w:t xml:space="preserve"> Th</w:t>
      </w:r>
      <w:r w:rsidR="009C77F7">
        <w:t xml:space="preserve">e </w:t>
      </w:r>
      <w:r w:rsidR="009C77F7" w:rsidRPr="0034237B">
        <w:t xml:space="preserve">mean CVs were </w:t>
      </w:r>
      <w:r w:rsidR="009C77F7" w:rsidRPr="00C81A10">
        <w:t>5.5 (</w:t>
      </w:r>
      <w:r w:rsidR="009C77F7" w:rsidRPr="00C81A10">
        <w:rPr>
          <w:color w:val="212121"/>
          <w:shd w:val="clear" w:color="auto" w:fill="F9F9F9"/>
        </w:rPr>
        <w:t xml:space="preserve">+/- </w:t>
      </w:r>
      <w:r w:rsidR="009C77F7" w:rsidRPr="00C81A10">
        <w:t>4.3) and 4.9 (</w:t>
      </w:r>
      <w:r w:rsidR="009C77F7" w:rsidRPr="00C81A10">
        <w:rPr>
          <w:color w:val="212121"/>
          <w:shd w:val="clear" w:color="auto" w:fill="F9F9F9"/>
        </w:rPr>
        <w:t xml:space="preserve">+/- </w:t>
      </w:r>
      <w:r w:rsidR="009C77F7" w:rsidRPr="00C81A10">
        <w:t>4.6),</w:t>
      </w:r>
      <w:r w:rsidR="009C77F7" w:rsidRPr="0034237B">
        <w:t xml:space="preserve"> respectively, for the 225 biomarkers. </w:t>
      </w:r>
    </w:p>
    <w:p w14:paraId="554A6920" w14:textId="544A2A98" w:rsidR="009C77F7" w:rsidRPr="00FF3AAC" w:rsidRDefault="005155FF" w:rsidP="00045CEC">
      <w:pPr>
        <w:contextualSpacing/>
        <w:rPr>
          <w:bCs/>
          <w:i/>
          <w:iCs/>
          <w:color w:val="000000" w:themeColor="text1"/>
          <w:u w:val="single"/>
        </w:rPr>
      </w:pPr>
      <w:r w:rsidRPr="00FF3AAC">
        <w:rPr>
          <w:bCs/>
          <w:i/>
          <w:iCs/>
          <w:color w:val="000000" w:themeColor="text1"/>
          <w:u w:val="single"/>
        </w:rPr>
        <w:t xml:space="preserve">Adjudication of </w:t>
      </w:r>
      <w:r w:rsidR="00FF3AAC">
        <w:rPr>
          <w:bCs/>
          <w:i/>
          <w:iCs/>
          <w:color w:val="000000" w:themeColor="text1"/>
          <w:u w:val="single"/>
        </w:rPr>
        <w:t>h</w:t>
      </w:r>
      <w:r w:rsidR="009C77F7" w:rsidRPr="00FF3AAC">
        <w:rPr>
          <w:bCs/>
          <w:i/>
          <w:iCs/>
          <w:color w:val="000000" w:themeColor="text1"/>
          <w:u w:val="single"/>
        </w:rPr>
        <w:t>istopath</w:t>
      </w:r>
      <w:r w:rsidR="00FF3AAC" w:rsidRPr="00FF3AAC">
        <w:rPr>
          <w:bCs/>
          <w:i/>
          <w:iCs/>
          <w:color w:val="000000" w:themeColor="text1"/>
          <w:u w:val="single"/>
        </w:rPr>
        <w:t xml:space="preserve">ologic </w:t>
      </w:r>
      <w:r w:rsidR="00FF3AAC">
        <w:rPr>
          <w:bCs/>
          <w:i/>
          <w:iCs/>
          <w:color w:val="000000" w:themeColor="text1"/>
          <w:u w:val="single"/>
        </w:rPr>
        <w:t>o</w:t>
      </w:r>
      <w:r w:rsidR="00FF3AAC" w:rsidRPr="00FF3AAC">
        <w:rPr>
          <w:bCs/>
          <w:i/>
          <w:iCs/>
          <w:color w:val="000000" w:themeColor="text1"/>
          <w:u w:val="single"/>
        </w:rPr>
        <w:t>utcomes</w:t>
      </w:r>
    </w:p>
    <w:p w14:paraId="7F707A5B" w14:textId="3EC533D4" w:rsidR="00FF3AAC" w:rsidRPr="00FF3AAC" w:rsidRDefault="009C77F7" w:rsidP="00FF3AAC">
      <w:pPr>
        <w:pStyle w:val="NormalWeb"/>
        <w:spacing w:line="480" w:lineRule="auto"/>
        <w:contextualSpacing/>
        <w:rPr>
          <w:color w:val="000000" w:themeColor="text1"/>
        </w:rPr>
        <w:sectPr w:rsidR="00FF3AAC" w:rsidRPr="00FF3AAC" w:rsidSect="00715BA5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B74630">
        <w:rPr>
          <w:color w:val="000000" w:themeColor="text1"/>
        </w:rPr>
        <w:t xml:space="preserve">The adjudication of histopathologic lesions </w:t>
      </w:r>
      <w:r w:rsidR="00FF3AAC">
        <w:rPr>
          <w:color w:val="000000" w:themeColor="text1"/>
        </w:rPr>
        <w:t xml:space="preserve">was performed </w:t>
      </w:r>
      <w:r w:rsidRPr="00B74630">
        <w:rPr>
          <w:color w:val="000000" w:themeColor="text1"/>
        </w:rPr>
        <w:t xml:space="preserve">by two kidney </w:t>
      </w:r>
      <w:r w:rsidRPr="006C35D8">
        <w:rPr>
          <w:color w:val="000000" w:themeColor="text1"/>
        </w:rPr>
        <w:t xml:space="preserve">pathologists between 2014 and 2017. </w:t>
      </w:r>
      <w:r w:rsidR="00BA474D" w:rsidRPr="00871E4F">
        <w:t xml:space="preserve">We limited statistical analyses on histopathologic lesions to </w:t>
      </w:r>
      <w:r w:rsidR="00BA474D">
        <w:t>participants</w:t>
      </w:r>
      <w:r w:rsidR="00BA474D" w:rsidRPr="00871E4F">
        <w:t xml:space="preserve"> with adjudicated </w:t>
      </w:r>
      <w:r w:rsidR="00BA474D">
        <w:t>histopathology</w:t>
      </w:r>
      <w:r w:rsidR="00BA474D" w:rsidRPr="00871E4F">
        <w:t xml:space="preserve"> </w:t>
      </w:r>
      <w:r w:rsidR="00BA474D">
        <w:t xml:space="preserve">by both kidney </w:t>
      </w:r>
      <w:r w:rsidR="00BA474D" w:rsidRPr="005F5599">
        <w:t>pathologists (n=411, 75%) except for analyses</w:t>
      </w:r>
      <w:r w:rsidR="00BA474D" w:rsidRPr="00871E4F">
        <w:t xml:space="preserve"> of global or segmental glomerulosclerosis since they were taken from the biopsy report</w:t>
      </w:r>
      <w:r w:rsidR="00BA474D">
        <w:t xml:space="preserve"> (n=549)</w:t>
      </w:r>
      <w:r w:rsidR="00BA474D" w:rsidRPr="00871E4F">
        <w:t>.</w:t>
      </w:r>
      <w:r w:rsidR="00BA474D">
        <w:t xml:space="preserve"> </w:t>
      </w:r>
      <w:r w:rsidRPr="006C35D8">
        <w:rPr>
          <w:color w:val="000000" w:themeColor="text1"/>
        </w:rPr>
        <w:t>There</w:t>
      </w:r>
      <w:r w:rsidRPr="00B74630">
        <w:rPr>
          <w:color w:val="000000" w:themeColor="text1"/>
        </w:rPr>
        <w:t xml:space="preserve"> was a greater percentage of individuals with diabetic nephropathy and advanced glomerulosclerosis among those with fully adjudicated histopathology</w:t>
      </w:r>
      <w:r>
        <w:rPr>
          <w:color w:val="000000" w:themeColor="text1"/>
        </w:rPr>
        <w:t xml:space="preserve"> </w:t>
      </w:r>
      <w:r w:rsidRPr="00B74630">
        <w:rPr>
          <w:color w:val="000000" w:themeColor="text1"/>
        </w:rPr>
        <w:t>measures</w:t>
      </w:r>
      <w:r>
        <w:rPr>
          <w:color w:val="000000" w:themeColor="text1"/>
        </w:rPr>
        <w:t xml:space="preserve"> (n=411)</w:t>
      </w:r>
      <w:r w:rsidRPr="00B74630">
        <w:rPr>
          <w:color w:val="000000" w:themeColor="text1"/>
        </w:rPr>
        <w:t xml:space="preserve"> but no differences in other clinical characteristics.</w:t>
      </w:r>
      <w:r>
        <w:rPr>
          <w:color w:val="000000" w:themeColor="text1"/>
        </w:rPr>
        <w:t xml:space="preserve"> </w:t>
      </w:r>
      <w:r w:rsidRPr="00A37E74">
        <w:t>Of the 13 histopathologic lesions</w:t>
      </w:r>
      <w:r>
        <w:t xml:space="preserve"> adjudicated</w:t>
      </w:r>
      <w:r w:rsidRPr="00A37E74">
        <w:t>, all were scored during study sessions except for grades of global or segmental glomerulosclerosis, which were taken from the biopsy report, because they were each calculated as a percentage of the total number of glomeruli.</w:t>
      </w:r>
      <w:r>
        <w:t xml:space="preserve"> The weighted kappa statistic </w:t>
      </w:r>
      <w:r w:rsidRPr="00EF59C0">
        <w:t xml:space="preserve">(95% CI) </w:t>
      </w:r>
      <w:r>
        <w:t xml:space="preserve">from 26 randomly selected biopsies for repeat review months after the initial </w:t>
      </w:r>
      <w:r w:rsidRPr="005F4099">
        <w:t xml:space="preserve">scoring </w:t>
      </w:r>
      <w:r w:rsidRPr="00EF59C0">
        <w:t>were 0.92 (0.77 – 1.00) for endocapillary glomerular inflammation,</w:t>
      </w:r>
      <w:r>
        <w:t xml:space="preserve"> </w:t>
      </w:r>
      <w:r w:rsidRPr="00EF59C0">
        <w:t xml:space="preserve">1.00 (1.00 – 1.00) for cellular crescents, 0.72 (0.56 – 0.89) for fibrinoid necrosis, 0.65 (0.02 – 1.00) for </w:t>
      </w:r>
      <w:proofErr w:type="spellStart"/>
      <w:r w:rsidRPr="00EF59C0">
        <w:t>fibrocellular</w:t>
      </w:r>
      <w:proofErr w:type="spellEnd"/>
      <w:r w:rsidRPr="00EF59C0">
        <w:t xml:space="preserve"> crescents, 0.54 (0.12 – 0.69) for </w:t>
      </w:r>
      <w:r w:rsidRPr="00EF59C0">
        <w:lastRenderedPageBreak/>
        <w:t xml:space="preserve">mesangial expansion, 0.67 (0.45 – 0.89) for ATI, 0.46 (0.16–0.76) for inflammation in the non-fibrosed </w:t>
      </w:r>
      <w:proofErr w:type="spellStart"/>
      <w:r w:rsidRPr="00EF59C0">
        <w:t>interstitium</w:t>
      </w:r>
      <w:proofErr w:type="spellEnd"/>
      <w:r w:rsidRPr="00EF59C0">
        <w:t xml:space="preserve">, 0.52 (0.27 – 0.78) for inflammation in the fibrosed </w:t>
      </w:r>
      <w:proofErr w:type="spellStart"/>
      <w:r w:rsidRPr="00EF59C0">
        <w:t>interstitium</w:t>
      </w:r>
      <w:proofErr w:type="spellEnd"/>
      <w:r w:rsidRPr="00EF59C0">
        <w:t>, 0.72 (0.52 – 0.93) for IFTA, 0.64 (0.41 – 0.87) for arterial sclerosis, and 0.66 (0.44 – 0.87) for arteriolar sclerosis.</w:t>
      </w:r>
      <w:r w:rsidRPr="00F570B0">
        <w:fldChar w:fldCharType="begin"/>
      </w:r>
      <w:r w:rsidR="006D28B8">
        <w:instrText xml:space="preserve"> ADDIN EN.CITE &lt;EndNote&gt;&lt;Cite&gt;&lt;Author&gt;Srivastava&lt;/Author&gt;&lt;Year&gt;2018&lt;/Year&gt;&lt;RecNum&gt;1149&lt;/RecNum&gt;&lt;DisplayText&gt;&lt;style face="superscript"&gt;1&lt;/style&gt;&lt;/DisplayText&gt;&lt;record&gt;&lt;rec-number&gt;1149&lt;/rec-number&gt;&lt;foreign-keys&gt;&lt;key app="EN" db-id="e9wapezvo0p0x8eeewu5txr5apsszzdvazwp" timestamp="1524418970"&gt;1149&lt;/key&gt;&lt;/foreign-keys&gt;&lt;ref-type name="Journal Article"&gt;17&lt;/ref-type&gt;&lt;contributors&gt;&lt;authors&gt;&lt;author&gt;Srivastava, A&lt;/author&gt;&lt;author&gt;Palsson, R&lt;/author&gt;&lt;author&gt;Kaze, AD&lt;/author&gt;&lt;author&gt;Chen, ME&lt;/author&gt;&lt;author&gt;Palacios, P&lt;/author&gt;&lt;author&gt;Sabbisetti, V&lt;/author&gt;&lt;author&gt;Betensky, RA&lt;/author&gt;&lt;author&gt;Steinman, TI&lt;/author&gt;&lt;author&gt;Thadhani, RI&lt;/author&gt;&lt;author&gt;McMahon, GM&lt;/author&gt;&lt;author&gt;Stillman, IE&lt;/author&gt;&lt;author&gt;Rennke, HG&lt;/author&gt;&lt;author&gt;Waikar, SS&lt;/author&gt;&lt;/authors&gt;&lt;/contributors&gt;&lt;titles&gt;&lt;title&gt;The Prognostic Value of Histopathologic Lesions in Native Kidney Biopsy Specimens: Results from the Boston Kidney Biopsy Cohort Study&lt;/title&gt;&lt;secondary-title&gt;J Am Soc Nephrol&lt;/secondary-title&gt;&lt;/titles&gt;&lt;periodical&gt;&lt;full-title&gt;J Am Soc Nephrol&lt;/full-title&gt;&lt;abbr-1&gt;Journal of the American Society of Nephrology : JASN&lt;/abbr-1&gt;&lt;/periodical&gt;&lt;pages&gt;2213-2224&lt;/pages&gt;&lt;volume&gt;29&lt;/volume&gt;&lt;number&gt;8&lt;/number&gt;&lt;dates&gt;&lt;year&gt;2018&lt;/year&gt;&lt;/dates&gt;&lt;urls&gt;&lt;/urls&gt;&lt;custom2&gt;PMC6065095&lt;/custom2&gt;&lt;/record&gt;&lt;/Cite&gt;&lt;/EndNote&gt;</w:instrText>
      </w:r>
      <w:r w:rsidRPr="00F570B0">
        <w:fldChar w:fldCharType="separate"/>
      </w:r>
      <w:r w:rsidR="006D28B8" w:rsidRPr="006D28B8">
        <w:rPr>
          <w:noProof/>
          <w:vertAlign w:val="superscript"/>
        </w:rPr>
        <w:t>1</w:t>
      </w:r>
      <w:r w:rsidRPr="00F570B0">
        <w:fldChar w:fldCharType="end"/>
      </w:r>
      <w:r w:rsidR="00BA474D">
        <w:t xml:space="preserve"> </w:t>
      </w:r>
      <w:r w:rsidR="005155FF">
        <w:rPr>
          <w:color w:val="000000" w:themeColor="text1"/>
        </w:rPr>
        <w:t>The</w:t>
      </w:r>
      <w:r w:rsidR="005155FF" w:rsidRPr="00A91FEF">
        <w:rPr>
          <w:color w:val="000000" w:themeColor="text1"/>
        </w:rPr>
        <w:t xml:space="preserve"> weighted kappa statistics for almost all histopathologic lesions suggested good agreement for repeat review after the initial scoring but were lower for mesangial expansion and inflammation in the non-fibrosed </w:t>
      </w:r>
      <w:proofErr w:type="spellStart"/>
      <w:r w:rsidR="005155FF" w:rsidRPr="00A91FEF">
        <w:rPr>
          <w:color w:val="000000" w:themeColor="text1"/>
        </w:rPr>
        <w:t>interstitium</w:t>
      </w:r>
      <w:proofErr w:type="spellEnd"/>
      <w:r w:rsidR="005155FF">
        <w:rPr>
          <w:color w:val="000000" w:themeColor="text1"/>
        </w:rPr>
        <w:t>.</w:t>
      </w:r>
    </w:p>
    <w:p w14:paraId="05DC6E29" w14:textId="77777777" w:rsidR="00FF3AAC" w:rsidRDefault="00FF3AAC" w:rsidP="00FF3AAC">
      <w:pPr>
        <w:pStyle w:val="NormalWeb"/>
        <w:spacing w:line="480" w:lineRule="auto"/>
        <w:contextualSpacing/>
        <w:sectPr w:rsidR="00FF3AAC" w:rsidSect="00FF3AAC">
          <w:type w:val="continuous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D4A40D5" w14:textId="32646BBE" w:rsidR="00045CEC" w:rsidRPr="00D138EE" w:rsidRDefault="00045CEC" w:rsidP="00045CEC">
      <w:pPr>
        <w:contextualSpacing/>
        <w:rPr>
          <w:bCs/>
          <w:color w:val="000000" w:themeColor="text1"/>
        </w:rPr>
      </w:pPr>
      <w:r w:rsidRPr="00D138EE">
        <w:rPr>
          <w:b/>
          <w:color w:val="000000" w:themeColor="text1"/>
        </w:rPr>
        <w:lastRenderedPageBreak/>
        <w:t xml:space="preserve">Supplemental Table </w:t>
      </w:r>
      <w:r w:rsidR="00F014EF">
        <w:rPr>
          <w:b/>
          <w:color w:val="000000" w:themeColor="text1"/>
        </w:rPr>
        <w:t>1</w:t>
      </w:r>
      <w:r w:rsidRPr="00D138EE">
        <w:rPr>
          <w:b/>
          <w:color w:val="000000" w:themeColor="text1"/>
        </w:rPr>
        <w:t xml:space="preserve">. </w:t>
      </w:r>
      <w:r w:rsidRPr="00D138EE">
        <w:rPr>
          <w:bCs/>
          <w:color w:val="000000" w:themeColor="text1"/>
        </w:rPr>
        <w:t>Histopathologic scoring system for light microscopy</w:t>
      </w:r>
    </w:p>
    <w:p w14:paraId="34A5F7BB" w14:textId="77777777" w:rsidR="00045CEC" w:rsidRPr="00DD62B1" w:rsidRDefault="00045CEC" w:rsidP="00045CEC">
      <w:pPr>
        <w:contextualSpacing/>
        <w:rPr>
          <w:bCs/>
        </w:rPr>
      </w:pPr>
    </w:p>
    <w:tbl>
      <w:tblPr>
        <w:tblStyle w:val="TableGrid"/>
        <w:tblW w:w="945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73"/>
        <w:gridCol w:w="4677"/>
      </w:tblGrid>
      <w:tr w:rsidR="00045CEC" w:rsidRPr="000730EF" w14:paraId="2CFEB133" w14:textId="77777777" w:rsidTr="00517FBC">
        <w:tc>
          <w:tcPr>
            <w:tcW w:w="4773" w:type="dxa"/>
            <w:tcBorders>
              <w:top w:val="single" w:sz="4" w:space="0" w:color="auto"/>
              <w:bottom w:val="single" w:sz="4" w:space="0" w:color="auto"/>
            </w:tcBorders>
          </w:tcPr>
          <w:p w14:paraId="5E1D9E4B" w14:textId="07EEEA3F" w:rsidR="00045CEC" w:rsidRPr="00B6161D" w:rsidRDefault="00045CEC" w:rsidP="00517FBC">
            <w:pPr>
              <w:jc w:val="center"/>
              <w:rPr>
                <w:b/>
              </w:rPr>
            </w:pPr>
            <w:r w:rsidRPr="00B6161D">
              <w:rPr>
                <w:b/>
              </w:rPr>
              <w:t>Histologic Feature</w:t>
            </w:r>
            <w:r w:rsidR="00DA3392">
              <w:rPr>
                <w:b/>
              </w:rPr>
              <w:t>*</w:t>
            </w:r>
          </w:p>
        </w:tc>
        <w:tc>
          <w:tcPr>
            <w:tcW w:w="4677" w:type="dxa"/>
            <w:tcBorders>
              <w:top w:val="single" w:sz="4" w:space="0" w:color="auto"/>
              <w:bottom w:val="single" w:sz="4" w:space="0" w:color="auto"/>
            </w:tcBorders>
          </w:tcPr>
          <w:p w14:paraId="314E8986" w14:textId="77777777" w:rsidR="00045CEC" w:rsidRPr="00B6161D" w:rsidRDefault="00045CEC" w:rsidP="00517FBC">
            <w:pPr>
              <w:jc w:val="center"/>
              <w:rPr>
                <w:b/>
              </w:rPr>
            </w:pPr>
            <w:r w:rsidRPr="00B6161D">
              <w:rPr>
                <w:b/>
              </w:rPr>
              <w:t>Scoring</w:t>
            </w:r>
          </w:p>
        </w:tc>
      </w:tr>
      <w:tr w:rsidR="00045CEC" w14:paraId="7FC7EEE9" w14:textId="77777777" w:rsidTr="00517FBC">
        <w:tc>
          <w:tcPr>
            <w:tcW w:w="4773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14:paraId="41E0AAFF" w14:textId="77777777" w:rsidR="00045CEC" w:rsidRPr="00FD5CA6" w:rsidRDefault="00045CEC" w:rsidP="00517FBC">
            <w:r w:rsidRPr="00FD5CA6">
              <w:t>Mesangial Matrix Expansion</w:t>
            </w:r>
          </w:p>
        </w:tc>
        <w:tc>
          <w:tcPr>
            <w:tcW w:w="4677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14:paraId="630CDEB0" w14:textId="77777777" w:rsidR="00045CEC" w:rsidRPr="00B6161D" w:rsidRDefault="00045CEC" w:rsidP="00517FBC">
            <w:r w:rsidRPr="00B6161D">
              <w:t>0 (none), 1 (mild,), 2 (moderate), 3 (severe)</w:t>
            </w:r>
          </w:p>
        </w:tc>
      </w:tr>
      <w:tr w:rsidR="00045CEC" w14:paraId="5B245B72" w14:textId="77777777" w:rsidTr="00517FBC">
        <w:tc>
          <w:tcPr>
            <w:tcW w:w="4773" w:type="dxa"/>
          </w:tcPr>
          <w:p w14:paraId="34254CD8" w14:textId="77777777" w:rsidR="00045CEC" w:rsidRPr="00FD5CA6" w:rsidRDefault="00045CEC" w:rsidP="00517FBC">
            <w:r w:rsidRPr="00FD5CA6">
              <w:t>Global Glomerulosclerosis</w:t>
            </w:r>
          </w:p>
        </w:tc>
        <w:tc>
          <w:tcPr>
            <w:tcW w:w="4677" w:type="dxa"/>
          </w:tcPr>
          <w:p w14:paraId="1601B909" w14:textId="77777777" w:rsidR="00045CEC" w:rsidRPr="00B6161D" w:rsidRDefault="00045CEC" w:rsidP="00517FBC">
            <w:r w:rsidRPr="00B6161D">
              <w:t>0 (≤10%), 1 (11-25%), 2 (26-50%), 3 (&gt;50%)</w:t>
            </w:r>
          </w:p>
        </w:tc>
      </w:tr>
      <w:tr w:rsidR="00045CEC" w14:paraId="00EC31E2" w14:textId="77777777" w:rsidTr="00517FBC">
        <w:tc>
          <w:tcPr>
            <w:tcW w:w="4773" w:type="dxa"/>
            <w:shd w:val="clear" w:color="auto" w:fill="D9D9D9" w:themeFill="background1" w:themeFillShade="D9"/>
          </w:tcPr>
          <w:p w14:paraId="1CD501B4" w14:textId="77777777" w:rsidR="00045CEC" w:rsidRPr="00FD5CA6" w:rsidRDefault="00045CEC" w:rsidP="00517FBC">
            <w:r w:rsidRPr="00FD5CA6">
              <w:t>Segmental Glomerulosclerosis</w:t>
            </w:r>
          </w:p>
        </w:tc>
        <w:tc>
          <w:tcPr>
            <w:tcW w:w="4677" w:type="dxa"/>
            <w:shd w:val="clear" w:color="auto" w:fill="D9D9D9" w:themeFill="background1" w:themeFillShade="D9"/>
          </w:tcPr>
          <w:p w14:paraId="32AF0F56" w14:textId="77777777" w:rsidR="00045CEC" w:rsidRPr="00B6161D" w:rsidRDefault="00045CEC" w:rsidP="00517FBC">
            <w:r w:rsidRPr="00B6161D">
              <w:t>0 (≤10%), 1 (11-25%), 2 (26-50%), 3 (&gt;50%)</w:t>
            </w:r>
          </w:p>
        </w:tc>
      </w:tr>
      <w:tr w:rsidR="00045CEC" w14:paraId="4CD12460" w14:textId="77777777" w:rsidTr="00517FBC">
        <w:tc>
          <w:tcPr>
            <w:tcW w:w="4773" w:type="dxa"/>
          </w:tcPr>
          <w:p w14:paraId="00426433" w14:textId="77777777" w:rsidR="00045CEC" w:rsidRPr="00FD5CA6" w:rsidRDefault="00045CEC" w:rsidP="00517FBC">
            <w:r w:rsidRPr="00FD5CA6">
              <w:t>Endocapillary Glomerular Inflammation</w:t>
            </w:r>
          </w:p>
        </w:tc>
        <w:tc>
          <w:tcPr>
            <w:tcW w:w="4677" w:type="dxa"/>
          </w:tcPr>
          <w:p w14:paraId="0E0ABBBE" w14:textId="77777777" w:rsidR="00045CEC" w:rsidRPr="00B6161D" w:rsidRDefault="00045CEC" w:rsidP="00517FBC">
            <w:r w:rsidRPr="00B6161D">
              <w:t>0 (≤10%), 1 (11-25%), 2 (26-50%), 3 (&gt;50%)</w:t>
            </w:r>
          </w:p>
        </w:tc>
      </w:tr>
      <w:tr w:rsidR="00045CEC" w14:paraId="7C37D57B" w14:textId="77777777" w:rsidTr="00517FBC">
        <w:tc>
          <w:tcPr>
            <w:tcW w:w="4773" w:type="dxa"/>
            <w:shd w:val="clear" w:color="auto" w:fill="D9D9D9" w:themeFill="background1" w:themeFillShade="D9"/>
          </w:tcPr>
          <w:p w14:paraId="0E6D5BBB" w14:textId="77777777" w:rsidR="00045CEC" w:rsidRPr="00FD5CA6" w:rsidRDefault="00045CEC" w:rsidP="00517FBC">
            <w:proofErr w:type="spellStart"/>
            <w:r w:rsidRPr="00FD5CA6">
              <w:t>Extracapillary</w:t>
            </w:r>
            <w:proofErr w:type="spellEnd"/>
            <w:r w:rsidRPr="00FD5CA6">
              <w:t xml:space="preserve"> Cellular Crescents</w:t>
            </w:r>
          </w:p>
        </w:tc>
        <w:tc>
          <w:tcPr>
            <w:tcW w:w="4677" w:type="dxa"/>
            <w:shd w:val="clear" w:color="auto" w:fill="D9D9D9" w:themeFill="background1" w:themeFillShade="D9"/>
          </w:tcPr>
          <w:p w14:paraId="1464DB25" w14:textId="77777777" w:rsidR="00045CEC" w:rsidRPr="00B6161D" w:rsidRDefault="00045CEC" w:rsidP="00517FBC">
            <w:r w:rsidRPr="00B6161D">
              <w:t>0 (≤10%), 1 (11-25%), 2 (26-50%), 3 (&gt;50%)</w:t>
            </w:r>
          </w:p>
        </w:tc>
      </w:tr>
      <w:tr w:rsidR="00045CEC" w14:paraId="65F35D8A" w14:textId="77777777" w:rsidTr="00517FBC">
        <w:tc>
          <w:tcPr>
            <w:tcW w:w="4773" w:type="dxa"/>
          </w:tcPr>
          <w:p w14:paraId="0505D4FC" w14:textId="77777777" w:rsidR="00045CEC" w:rsidRPr="00FD5CA6" w:rsidRDefault="00045CEC" w:rsidP="00517FBC">
            <w:r w:rsidRPr="00FD5CA6">
              <w:t>Focal Glomerular Necrosis</w:t>
            </w:r>
          </w:p>
        </w:tc>
        <w:tc>
          <w:tcPr>
            <w:tcW w:w="4677" w:type="dxa"/>
          </w:tcPr>
          <w:p w14:paraId="4BC8806B" w14:textId="77777777" w:rsidR="00045CEC" w:rsidRPr="00B6161D" w:rsidRDefault="00045CEC" w:rsidP="00517FBC">
            <w:r w:rsidRPr="00B6161D">
              <w:t>0 (≤10%), 1 (11-25%), 2 (26-50%), 3 (&gt;50%)</w:t>
            </w:r>
          </w:p>
        </w:tc>
      </w:tr>
      <w:tr w:rsidR="00045CEC" w14:paraId="797CBB29" w14:textId="77777777" w:rsidTr="00517FBC">
        <w:tc>
          <w:tcPr>
            <w:tcW w:w="4773" w:type="dxa"/>
            <w:shd w:val="clear" w:color="auto" w:fill="D9D9D9" w:themeFill="background1" w:themeFillShade="D9"/>
          </w:tcPr>
          <w:p w14:paraId="44585AB6" w14:textId="77777777" w:rsidR="00045CEC" w:rsidRPr="00FD5CA6" w:rsidRDefault="00045CEC" w:rsidP="00517FBC">
            <w:proofErr w:type="spellStart"/>
            <w:r w:rsidRPr="00FD5CA6">
              <w:t>Fibrocellular</w:t>
            </w:r>
            <w:proofErr w:type="spellEnd"/>
            <w:r w:rsidRPr="00FD5CA6">
              <w:t xml:space="preserve"> Crescents</w:t>
            </w:r>
          </w:p>
        </w:tc>
        <w:tc>
          <w:tcPr>
            <w:tcW w:w="4677" w:type="dxa"/>
            <w:shd w:val="clear" w:color="auto" w:fill="D9D9D9" w:themeFill="background1" w:themeFillShade="D9"/>
          </w:tcPr>
          <w:p w14:paraId="0C9CE152" w14:textId="77777777" w:rsidR="00045CEC" w:rsidRPr="00B6161D" w:rsidRDefault="00045CEC" w:rsidP="00517FBC">
            <w:r w:rsidRPr="00B6161D">
              <w:t>0 (≤10%), 1 (11-25%), 2 (26-50%), 3 (&gt;50%)</w:t>
            </w:r>
          </w:p>
        </w:tc>
      </w:tr>
      <w:tr w:rsidR="00045CEC" w14:paraId="04C7811B" w14:textId="77777777" w:rsidTr="00517FBC">
        <w:tc>
          <w:tcPr>
            <w:tcW w:w="4773" w:type="dxa"/>
          </w:tcPr>
          <w:p w14:paraId="412512D3" w14:textId="77777777" w:rsidR="00045CEC" w:rsidRPr="00FD5CA6" w:rsidRDefault="00045CEC" w:rsidP="00517FBC">
            <w:r w:rsidRPr="00FD5CA6">
              <w:t>Interstitial Fibrosis and Tubular Atrophy</w:t>
            </w:r>
          </w:p>
        </w:tc>
        <w:tc>
          <w:tcPr>
            <w:tcW w:w="4677" w:type="dxa"/>
          </w:tcPr>
          <w:p w14:paraId="464FF71A" w14:textId="77777777" w:rsidR="00045CEC" w:rsidRPr="00B6161D" w:rsidRDefault="00045CEC" w:rsidP="00517FBC">
            <w:r w:rsidRPr="00B6161D">
              <w:t>0 (≤10%), 1 (11-25%), 2 (26-50%), 3 (&gt;50%)</w:t>
            </w:r>
          </w:p>
        </w:tc>
      </w:tr>
      <w:tr w:rsidR="00045CEC" w14:paraId="27E7297B" w14:textId="77777777" w:rsidTr="00517FBC">
        <w:tc>
          <w:tcPr>
            <w:tcW w:w="4773" w:type="dxa"/>
            <w:shd w:val="clear" w:color="auto" w:fill="D9D9D9" w:themeFill="background1" w:themeFillShade="D9"/>
          </w:tcPr>
          <w:p w14:paraId="74B0A86B" w14:textId="77777777" w:rsidR="00045CEC" w:rsidRPr="00FD5CA6" w:rsidRDefault="00045CEC" w:rsidP="00517FBC">
            <w:r w:rsidRPr="00FD5CA6">
              <w:t xml:space="preserve">Inflammation, Non-Fibrosed </w:t>
            </w:r>
            <w:proofErr w:type="spellStart"/>
            <w:r w:rsidRPr="00FD5CA6">
              <w:t>Interstitium</w:t>
            </w:r>
            <w:proofErr w:type="spellEnd"/>
          </w:p>
        </w:tc>
        <w:tc>
          <w:tcPr>
            <w:tcW w:w="4677" w:type="dxa"/>
            <w:shd w:val="clear" w:color="auto" w:fill="D9D9D9" w:themeFill="background1" w:themeFillShade="D9"/>
          </w:tcPr>
          <w:p w14:paraId="383A193E" w14:textId="77777777" w:rsidR="00045CEC" w:rsidRPr="00B6161D" w:rsidRDefault="00045CEC" w:rsidP="00517FBC">
            <w:r w:rsidRPr="00B6161D">
              <w:t>0 (≤10%), 1 (11-25%), 2 (26-50%), 3 (&gt;50%)</w:t>
            </w:r>
          </w:p>
        </w:tc>
      </w:tr>
      <w:tr w:rsidR="00045CEC" w14:paraId="2AF6976F" w14:textId="77777777" w:rsidTr="00517FBC">
        <w:tc>
          <w:tcPr>
            <w:tcW w:w="4773" w:type="dxa"/>
          </w:tcPr>
          <w:p w14:paraId="6A2F11DF" w14:textId="77777777" w:rsidR="00045CEC" w:rsidRPr="00FD5CA6" w:rsidRDefault="00045CEC" w:rsidP="00517FBC">
            <w:r w:rsidRPr="00FD5CA6">
              <w:t xml:space="preserve">Inflammation, Fibrosed </w:t>
            </w:r>
            <w:proofErr w:type="spellStart"/>
            <w:r w:rsidRPr="00FD5CA6">
              <w:t>Interstitium</w:t>
            </w:r>
            <w:proofErr w:type="spellEnd"/>
          </w:p>
        </w:tc>
        <w:tc>
          <w:tcPr>
            <w:tcW w:w="4677" w:type="dxa"/>
          </w:tcPr>
          <w:p w14:paraId="2ACD8F13" w14:textId="77777777" w:rsidR="00045CEC" w:rsidRPr="00B6161D" w:rsidRDefault="00045CEC" w:rsidP="00517FBC">
            <w:r w:rsidRPr="00B6161D">
              <w:t>0 (≤10%), 1 (11-25%), 2 (26-50%), 3 (&gt;50%)</w:t>
            </w:r>
          </w:p>
        </w:tc>
      </w:tr>
      <w:tr w:rsidR="00045CEC" w14:paraId="6C251195" w14:textId="77777777" w:rsidTr="00517FBC">
        <w:tc>
          <w:tcPr>
            <w:tcW w:w="4773" w:type="dxa"/>
            <w:shd w:val="clear" w:color="auto" w:fill="D9D9D9" w:themeFill="background1" w:themeFillShade="D9"/>
          </w:tcPr>
          <w:p w14:paraId="511C3465" w14:textId="77777777" w:rsidR="00045CEC" w:rsidRPr="00FD5CA6" w:rsidRDefault="00045CEC" w:rsidP="00517FBC">
            <w:r w:rsidRPr="00FD5CA6">
              <w:t>Acute Tubular Injury</w:t>
            </w:r>
          </w:p>
        </w:tc>
        <w:tc>
          <w:tcPr>
            <w:tcW w:w="4677" w:type="dxa"/>
            <w:shd w:val="clear" w:color="auto" w:fill="D9D9D9" w:themeFill="background1" w:themeFillShade="D9"/>
          </w:tcPr>
          <w:p w14:paraId="4212F3F0" w14:textId="77777777" w:rsidR="00045CEC" w:rsidRPr="00B6161D" w:rsidRDefault="00045CEC" w:rsidP="00517FBC">
            <w:r w:rsidRPr="00B6161D">
              <w:t>0 (none), 1 (mild,), 2 (moderate), 3 (severe)</w:t>
            </w:r>
          </w:p>
        </w:tc>
      </w:tr>
      <w:tr w:rsidR="00045CEC" w14:paraId="73CE3A4C" w14:textId="77777777" w:rsidTr="00517FBC">
        <w:tc>
          <w:tcPr>
            <w:tcW w:w="4773" w:type="dxa"/>
          </w:tcPr>
          <w:p w14:paraId="65206156" w14:textId="77777777" w:rsidR="00045CEC" w:rsidRPr="00FD5CA6" w:rsidRDefault="00045CEC" w:rsidP="00517FBC">
            <w:r w:rsidRPr="00FD5CA6">
              <w:t>Arterial Sclerosis</w:t>
            </w:r>
          </w:p>
        </w:tc>
        <w:tc>
          <w:tcPr>
            <w:tcW w:w="4677" w:type="dxa"/>
          </w:tcPr>
          <w:p w14:paraId="264302C6" w14:textId="77777777" w:rsidR="00045CEC" w:rsidRPr="00B6161D" w:rsidRDefault="00045CEC" w:rsidP="00517FBC">
            <w:r w:rsidRPr="00B6161D">
              <w:t>0 (none), 1 (mild,), 2 (moderate), 3 (severe)</w:t>
            </w:r>
          </w:p>
        </w:tc>
      </w:tr>
      <w:tr w:rsidR="00045CEC" w14:paraId="15A56385" w14:textId="77777777" w:rsidTr="00517FBC">
        <w:tc>
          <w:tcPr>
            <w:tcW w:w="4773" w:type="dxa"/>
            <w:shd w:val="clear" w:color="auto" w:fill="D9D9D9" w:themeFill="background1" w:themeFillShade="D9"/>
          </w:tcPr>
          <w:p w14:paraId="499F63AE" w14:textId="77777777" w:rsidR="00045CEC" w:rsidRPr="00FD5CA6" w:rsidRDefault="00045CEC" w:rsidP="00517FBC">
            <w:r w:rsidRPr="00FD5CA6">
              <w:t>Arteriolar Sclerosis</w:t>
            </w:r>
          </w:p>
        </w:tc>
        <w:tc>
          <w:tcPr>
            <w:tcW w:w="4677" w:type="dxa"/>
            <w:shd w:val="clear" w:color="auto" w:fill="D9D9D9" w:themeFill="background1" w:themeFillShade="D9"/>
          </w:tcPr>
          <w:p w14:paraId="02BFDD9C" w14:textId="77777777" w:rsidR="00045CEC" w:rsidRPr="00B6161D" w:rsidRDefault="00045CEC" w:rsidP="00517FBC">
            <w:r w:rsidRPr="00B6161D">
              <w:t>0 (none), 1 (mild,), 2 (moderate), 3 (severe)</w:t>
            </w:r>
          </w:p>
        </w:tc>
      </w:tr>
    </w:tbl>
    <w:p w14:paraId="04E7A17D" w14:textId="77777777" w:rsidR="00045CEC" w:rsidRDefault="00045CEC" w:rsidP="00045CEC">
      <w:pPr>
        <w:rPr>
          <w:sz w:val="22"/>
          <w:szCs w:val="22"/>
        </w:rPr>
      </w:pPr>
    </w:p>
    <w:p w14:paraId="4E23CDB1" w14:textId="09636578" w:rsidR="00D67C19" w:rsidRDefault="00045CEC" w:rsidP="00FD7DF1">
      <w:pPr>
        <w:pStyle w:val="PlainText"/>
        <w:rPr>
          <w:rFonts w:ascii="Times New Roman" w:hAnsi="Times New Roman" w:cs="Times New Roman"/>
        </w:rPr>
      </w:pPr>
      <w:r w:rsidRPr="00171D86">
        <w:rPr>
          <w:rFonts w:ascii="Times New Roman" w:hAnsi="Times New Roman" w:cs="Times New Roman"/>
        </w:rPr>
        <w:t>Percentages were calculated by assessing affected areas over total cortical volume or glomeruli affected.</w:t>
      </w:r>
      <w:r w:rsidR="00FD7DF1" w:rsidRPr="00171D86">
        <w:rPr>
          <w:rFonts w:ascii="Times New Roman" w:hAnsi="Times New Roman" w:cs="Times New Roman"/>
        </w:rPr>
        <w:t xml:space="preserve"> For statistical analyses in this study, mesangial expansion, segmental glomerulosclerosis, focal glomerular necrosis, </w:t>
      </w:r>
      <w:proofErr w:type="spellStart"/>
      <w:r w:rsidR="00FD7DF1" w:rsidRPr="00171D86">
        <w:rPr>
          <w:rFonts w:ascii="Times New Roman" w:hAnsi="Times New Roman" w:cs="Times New Roman"/>
        </w:rPr>
        <w:t>fibrocellular</w:t>
      </w:r>
      <w:proofErr w:type="spellEnd"/>
      <w:r w:rsidR="00FD7DF1" w:rsidRPr="00171D86">
        <w:rPr>
          <w:rFonts w:ascii="Times New Roman" w:hAnsi="Times New Roman" w:cs="Times New Roman"/>
        </w:rPr>
        <w:t xml:space="preserve"> and </w:t>
      </w:r>
      <w:proofErr w:type="spellStart"/>
      <w:r w:rsidR="00FD7DF1" w:rsidRPr="00171D86">
        <w:rPr>
          <w:rFonts w:ascii="Times New Roman" w:hAnsi="Times New Roman" w:cs="Times New Roman"/>
        </w:rPr>
        <w:t>extracapillary</w:t>
      </w:r>
      <w:proofErr w:type="spellEnd"/>
      <w:r w:rsidR="00FD7DF1" w:rsidRPr="00171D86">
        <w:rPr>
          <w:rFonts w:ascii="Times New Roman" w:hAnsi="Times New Roman" w:cs="Times New Roman"/>
        </w:rPr>
        <w:t xml:space="preserve"> cellular crescents, endocapillary inflammation, and inflammation in the fibrosed and non-fibrosed </w:t>
      </w:r>
      <w:proofErr w:type="spellStart"/>
      <w:r w:rsidR="00FD7DF1" w:rsidRPr="00171D86">
        <w:rPr>
          <w:rFonts w:ascii="Times New Roman" w:hAnsi="Times New Roman" w:cs="Times New Roman"/>
        </w:rPr>
        <w:t>interstitium</w:t>
      </w:r>
      <w:proofErr w:type="spellEnd"/>
      <w:r w:rsidR="00FD7DF1" w:rsidRPr="00171D86">
        <w:rPr>
          <w:rFonts w:ascii="Times New Roman" w:hAnsi="Times New Roman" w:cs="Times New Roman"/>
        </w:rPr>
        <w:t xml:space="preserve"> were dichotomized as score </w:t>
      </w:r>
      <w:r w:rsidR="006066F8" w:rsidRPr="00171D86">
        <w:rPr>
          <w:rFonts w:ascii="Times New Roman" w:hAnsi="Times New Roman" w:cs="Times New Roman"/>
        </w:rPr>
        <w:t>0</w:t>
      </w:r>
      <w:r w:rsidR="00FD7DF1" w:rsidRPr="00171D86">
        <w:rPr>
          <w:rFonts w:ascii="Times New Roman" w:hAnsi="Times New Roman" w:cs="Times New Roman"/>
        </w:rPr>
        <w:t xml:space="preserve"> versus </w:t>
      </w:r>
      <w:r w:rsidR="006066F8" w:rsidRPr="00171D86">
        <w:rPr>
          <w:rFonts w:ascii="Times New Roman" w:hAnsi="Times New Roman" w:cs="Times New Roman"/>
        </w:rPr>
        <w:t>1</w:t>
      </w:r>
      <w:r w:rsidR="00FD7DF1" w:rsidRPr="00171D86">
        <w:rPr>
          <w:rFonts w:ascii="Times New Roman" w:hAnsi="Times New Roman" w:cs="Times New Roman"/>
        </w:rPr>
        <w:t>/</w:t>
      </w:r>
      <w:r w:rsidR="006066F8" w:rsidRPr="00171D86">
        <w:rPr>
          <w:rFonts w:ascii="Times New Roman" w:hAnsi="Times New Roman" w:cs="Times New Roman"/>
        </w:rPr>
        <w:t>2</w:t>
      </w:r>
      <w:r w:rsidR="00FD7DF1" w:rsidRPr="00171D86">
        <w:rPr>
          <w:rFonts w:ascii="Times New Roman" w:hAnsi="Times New Roman" w:cs="Times New Roman"/>
        </w:rPr>
        <w:t>/</w:t>
      </w:r>
      <w:r w:rsidR="006066F8" w:rsidRPr="00171D86">
        <w:rPr>
          <w:rFonts w:ascii="Times New Roman" w:hAnsi="Times New Roman" w:cs="Times New Roman"/>
        </w:rPr>
        <w:t>3</w:t>
      </w:r>
      <w:r w:rsidR="00FD7DF1" w:rsidRPr="00171D86">
        <w:rPr>
          <w:rFonts w:ascii="Times New Roman" w:hAnsi="Times New Roman" w:cs="Times New Roman"/>
        </w:rPr>
        <w:t xml:space="preserve">. Acute tubular injury, global glomerulosclerosis, interstitial fibrosis/tubular atrophy, and arterial and arteriolar sclerosis were dichotomized as score </w:t>
      </w:r>
      <w:r w:rsidR="006066F8" w:rsidRPr="00171D86">
        <w:rPr>
          <w:rFonts w:ascii="Times New Roman" w:hAnsi="Times New Roman" w:cs="Times New Roman"/>
        </w:rPr>
        <w:t>0</w:t>
      </w:r>
      <w:r w:rsidR="00FD7DF1" w:rsidRPr="00171D86">
        <w:rPr>
          <w:rFonts w:ascii="Times New Roman" w:hAnsi="Times New Roman" w:cs="Times New Roman"/>
        </w:rPr>
        <w:t>/</w:t>
      </w:r>
      <w:r w:rsidR="006066F8" w:rsidRPr="00171D86">
        <w:rPr>
          <w:rFonts w:ascii="Times New Roman" w:hAnsi="Times New Roman" w:cs="Times New Roman"/>
        </w:rPr>
        <w:t>1</w:t>
      </w:r>
      <w:r w:rsidR="00FD7DF1" w:rsidRPr="00171D86">
        <w:rPr>
          <w:rFonts w:ascii="Times New Roman" w:hAnsi="Times New Roman" w:cs="Times New Roman"/>
        </w:rPr>
        <w:t xml:space="preserve"> versus </w:t>
      </w:r>
      <w:r w:rsidR="006066F8" w:rsidRPr="00171D86">
        <w:rPr>
          <w:rFonts w:ascii="Times New Roman" w:hAnsi="Times New Roman" w:cs="Times New Roman"/>
        </w:rPr>
        <w:t>2</w:t>
      </w:r>
      <w:r w:rsidR="00FD7DF1" w:rsidRPr="00171D86">
        <w:rPr>
          <w:rFonts w:ascii="Times New Roman" w:hAnsi="Times New Roman" w:cs="Times New Roman"/>
        </w:rPr>
        <w:t>/</w:t>
      </w:r>
      <w:r w:rsidR="006066F8" w:rsidRPr="00171D86">
        <w:rPr>
          <w:rFonts w:ascii="Times New Roman" w:hAnsi="Times New Roman" w:cs="Times New Roman"/>
        </w:rPr>
        <w:t>3</w:t>
      </w:r>
      <w:r w:rsidR="00FD7DF1" w:rsidRPr="00171D86">
        <w:rPr>
          <w:rFonts w:ascii="Times New Roman" w:hAnsi="Times New Roman" w:cs="Times New Roman"/>
        </w:rPr>
        <w:t>.</w:t>
      </w:r>
    </w:p>
    <w:p w14:paraId="452AFD6B" w14:textId="49EC58EE" w:rsidR="00045CEC" w:rsidRPr="006006D1" w:rsidRDefault="00045CEC" w:rsidP="00045CEC">
      <w:pPr>
        <w:rPr>
          <w:sz w:val="22"/>
          <w:szCs w:val="22"/>
        </w:rPr>
      </w:pPr>
    </w:p>
    <w:p w14:paraId="1D48D6E0" w14:textId="77777777" w:rsidR="00045CEC" w:rsidRPr="006006D1" w:rsidRDefault="00045CEC" w:rsidP="00045CEC">
      <w:pPr>
        <w:rPr>
          <w:sz w:val="22"/>
          <w:szCs w:val="22"/>
        </w:rPr>
      </w:pPr>
      <w:r w:rsidRPr="006006D1">
        <w:rPr>
          <w:sz w:val="22"/>
          <w:szCs w:val="22"/>
        </w:rPr>
        <w:t>References used to develop scoring system:</w:t>
      </w:r>
    </w:p>
    <w:p w14:paraId="0E682386" w14:textId="77777777" w:rsidR="00045CEC" w:rsidRPr="006006D1" w:rsidRDefault="00045CEC" w:rsidP="00045CEC">
      <w:pPr>
        <w:pStyle w:val="EndNoteBibliography"/>
        <w:spacing w:after="120"/>
        <w:rPr>
          <w:sz w:val="22"/>
        </w:rPr>
      </w:pPr>
      <w:r w:rsidRPr="006006D1">
        <w:rPr>
          <w:sz w:val="22"/>
        </w:rPr>
        <w:t xml:space="preserve">Mauer, S, Steffes, M, Ellis, E, Sutherland, D, Brown, D, Goetz, F: Structural-Functional Relationships in Diabetic Nephropathy. </w:t>
      </w:r>
      <w:r w:rsidRPr="006006D1">
        <w:rPr>
          <w:i/>
          <w:sz w:val="22"/>
        </w:rPr>
        <w:t>J Clin Invest,</w:t>
      </w:r>
      <w:r w:rsidRPr="006006D1">
        <w:rPr>
          <w:sz w:val="22"/>
        </w:rPr>
        <w:t xml:space="preserve"> 74</w:t>
      </w:r>
      <w:r w:rsidRPr="006006D1">
        <w:rPr>
          <w:b/>
          <w:sz w:val="22"/>
        </w:rPr>
        <w:t xml:space="preserve">: </w:t>
      </w:r>
      <w:r w:rsidRPr="006006D1">
        <w:rPr>
          <w:sz w:val="22"/>
        </w:rPr>
        <w:t>1143-1155, 1984.</w:t>
      </w:r>
    </w:p>
    <w:p w14:paraId="4C277E7B" w14:textId="77777777" w:rsidR="00045CEC" w:rsidRPr="006006D1" w:rsidRDefault="00045CEC" w:rsidP="00045CEC">
      <w:pPr>
        <w:pStyle w:val="EndNoteBibliography"/>
        <w:spacing w:after="120"/>
        <w:rPr>
          <w:sz w:val="22"/>
        </w:rPr>
      </w:pPr>
      <w:r w:rsidRPr="006006D1">
        <w:rPr>
          <w:sz w:val="22"/>
        </w:rPr>
        <w:t xml:space="preserve">Bajema, I, ECH, H, Hansen, B, Hermans, J, Noel, L, Waldherr, R, et al.: The renal histopathology in systemic vasculitis: an international survey study of inter- and intra-observer agreement. </w:t>
      </w:r>
      <w:r w:rsidRPr="006006D1">
        <w:rPr>
          <w:i/>
          <w:sz w:val="22"/>
        </w:rPr>
        <w:t>Nephrol Dial Transplant,</w:t>
      </w:r>
      <w:r w:rsidRPr="006006D1">
        <w:rPr>
          <w:sz w:val="22"/>
        </w:rPr>
        <w:t xml:space="preserve"> 11</w:t>
      </w:r>
      <w:r w:rsidRPr="006006D1">
        <w:rPr>
          <w:b/>
          <w:sz w:val="22"/>
        </w:rPr>
        <w:t xml:space="preserve">: </w:t>
      </w:r>
      <w:r w:rsidRPr="006006D1">
        <w:rPr>
          <w:sz w:val="22"/>
        </w:rPr>
        <w:t>1989-1995, 1996.</w:t>
      </w:r>
    </w:p>
    <w:p w14:paraId="222C145F" w14:textId="77777777" w:rsidR="00045CEC" w:rsidRPr="006006D1" w:rsidRDefault="00045CEC" w:rsidP="00045CEC">
      <w:pPr>
        <w:pStyle w:val="EndNoteBibliography"/>
        <w:spacing w:after="120"/>
        <w:rPr>
          <w:sz w:val="22"/>
        </w:rPr>
      </w:pPr>
      <w:r w:rsidRPr="006006D1">
        <w:rPr>
          <w:sz w:val="22"/>
        </w:rPr>
        <w:t xml:space="preserve">Racusen, LC, Solez, K, Colvin, RB, Bonsib, SM, Castro, MC, Cavallo, T, et al.: The Banff 97 working classification of renal allograft pathology. </w:t>
      </w:r>
      <w:r w:rsidRPr="006006D1">
        <w:rPr>
          <w:i/>
          <w:sz w:val="22"/>
        </w:rPr>
        <w:t>Kidney Int,</w:t>
      </w:r>
      <w:r w:rsidRPr="006006D1">
        <w:rPr>
          <w:sz w:val="22"/>
        </w:rPr>
        <w:t xml:space="preserve"> 55</w:t>
      </w:r>
      <w:r w:rsidRPr="006006D1">
        <w:rPr>
          <w:b/>
          <w:sz w:val="22"/>
        </w:rPr>
        <w:t xml:space="preserve">: </w:t>
      </w:r>
      <w:r w:rsidRPr="006006D1">
        <w:rPr>
          <w:sz w:val="22"/>
        </w:rPr>
        <w:t>713-723, 1999.</w:t>
      </w:r>
    </w:p>
    <w:p w14:paraId="10163244" w14:textId="77777777" w:rsidR="00045CEC" w:rsidRPr="006006D1" w:rsidRDefault="00045CEC" w:rsidP="00045CEC">
      <w:pPr>
        <w:spacing w:after="120"/>
        <w:rPr>
          <w:noProof/>
          <w:sz w:val="22"/>
          <w:szCs w:val="22"/>
        </w:rPr>
      </w:pPr>
      <w:r w:rsidRPr="006006D1">
        <w:rPr>
          <w:noProof/>
          <w:sz w:val="22"/>
          <w:szCs w:val="22"/>
        </w:rPr>
        <w:t xml:space="preserve">Weening, J, D'Agati, V, Schwartz, M, Seshan, S, Alpers, C, Appel, G, et al.: The Classification of Glomerulonephritis in Systemic Lupus Erythematosus Revisited. </w:t>
      </w:r>
      <w:r w:rsidRPr="006006D1">
        <w:rPr>
          <w:i/>
          <w:noProof/>
          <w:sz w:val="22"/>
          <w:szCs w:val="22"/>
        </w:rPr>
        <w:t>Journal of the American Society of Nephrology,</w:t>
      </w:r>
      <w:r w:rsidRPr="006006D1">
        <w:rPr>
          <w:noProof/>
          <w:sz w:val="22"/>
          <w:szCs w:val="22"/>
        </w:rPr>
        <w:t xml:space="preserve"> 15</w:t>
      </w:r>
      <w:r w:rsidRPr="006006D1">
        <w:rPr>
          <w:b/>
          <w:noProof/>
          <w:sz w:val="22"/>
          <w:szCs w:val="22"/>
        </w:rPr>
        <w:t xml:space="preserve">: </w:t>
      </w:r>
      <w:r w:rsidRPr="006006D1">
        <w:rPr>
          <w:noProof/>
          <w:sz w:val="22"/>
          <w:szCs w:val="22"/>
        </w:rPr>
        <w:t>241-250, 2004</w:t>
      </w:r>
    </w:p>
    <w:p w14:paraId="3E93258F" w14:textId="77777777" w:rsidR="00045CEC" w:rsidRPr="006006D1" w:rsidRDefault="00045CEC" w:rsidP="00045CEC">
      <w:pPr>
        <w:pStyle w:val="EndNoteBibliography"/>
        <w:spacing w:after="120"/>
        <w:rPr>
          <w:sz w:val="22"/>
        </w:rPr>
      </w:pPr>
      <w:r w:rsidRPr="006006D1">
        <w:rPr>
          <w:sz w:val="22"/>
        </w:rPr>
        <w:t xml:space="preserve">D'Agati, VD, Fogo, AB, Bruijn, JA, Jennette, JC: Pathologic classification of focal segmental glomerulosclerosis: a working proposal. </w:t>
      </w:r>
      <w:r w:rsidRPr="006006D1">
        <w:rPr>
          <w:i/>
          <w:sz w:val="22"/>
        </w:rPr>
        <w:t>American Journal of Kidney Diseases,</w:t>
      </w:r>
      <w:r w:rsidRPr="006006D1">
        <w:rPr>
          <w:sz w:val="22"/>
        </w:rPr>
        <w:t xml:space="preserve"> 43</w:t>
      </w:r>
      <w:r w:rsidRPr="006006D1">
        <w:rPr>
          <w:b/>
          <w:sz w:val="22"/>
        </w:rPr>
        <w:t xml:space="preserve">: </w:t>
      </w:r>
      <w:r w:rsidRPr="006006D1">
        <w:rPr>
          <w:sz w:val="22"/>
        </w:rPr>
        <w:t>368-382, 2004.</w:t>
      </w:r>
    </w:p>
    <w:p w14:paraId="2E14A409" w14:textId="77777777" w:rsidR="00045CEC" w:rsidRPr="006006D1" w:rsidRDefault="00045CEC" w:rsidP="00045CEC">
      <w:pPr>
        <w:pStyle w:val="EndNoteBibliography"/>
        <w:spacing w:after="120"/>
        <w:rPr>
          <w:sz w:val="22"/>
        </w:rPr>
      </w:pPr>
      <w:r w:rsidRPr="006006D1">
        <w:rPr>
          <w:sz w:val="22"/>
        </w:rPr>
        <w:t xml:space="preserve">Working Group of the International IgA Nephropathy Network and the Renal Pathology Society: Roberts, IS, Cook, HT, Troyanov, S, Alpers, CE, Amore, A, Barratt, J, et al.: The Oxford classification of IgA nephropathy: pathology definitions, correlations, and reproducibility. </w:t>
      </w:r>
      <w:r w:rsidRPr="006006D1">
        <w:rPr>
          <w:i/>
          <w:sz w:val="22"/>
        </w:rPr>
        <w:t>Kidney Int,</w:t>
      </w:r>
      <w:r w:rsidRPr="006006D1">
        <w:rPr>
          <w:sz w:val="22"/>
        </w:rPr>
        <w:t xml:space="preserve"> 76</w:t>
      </w:r>
      <w:r w:rsidRPr="006006D1">
        <w:rPr>
          <w:b/>
          <w:sz w:val="22"/>
        </w:rPr>
        <w:t xml:space="preserve">: </w:t>
      </w:r>
      <w:r w:rsidRPr="006006D1">
        <w:rPr>
          <w:sz w:val="22"/>
        </w:rPr>
        <w:t>546-556, 2009.</w:t>
      </w:r>
    </w:p>
    <w:p w14:paraId="68E5B2E0" w14:textId="77777777" w:rsidR="00045CEC" w:rsidRPr="006006D1" w:rsidRDefault="00045CEC" w:rsidP="00045CEC">
      <w:pPr>
        <w:spacing w:after="120"/>
        <w:rPr>
          <w:sz w:val="22"/>
          <w:szCs w:val="22"/>
        </w:rPr>
      </w:pPr>
      <w:r w:rsidRPr="006006D1">
        <w:rPr>
          <w:noProof/>
          <w:sz w:val="22"/>
          <w:szCs w:val="22"/>
        </w:rPr>
        <w:t xml:space="preserve">Tervaert, TW, Mooyaart, AL, Amann, K, Cohen, AH, Cook, HT, Drachenberg, CB, et al.: Pathologic classification of diabetic nephropathy. </w:t>
      </w:r>
      <w:r w:rsidRPr="006006D1">
        <w:rPr>
          <w:i/>
          <w:noProof/>
          <w:sz w:val="22"/>
          <w:szCs w:val="22"/>
        </w:rPr>
        <w:t>J Am Soc Nephrol,</w:t>
      </w:r>
      <w:r w:rsidRPr="006006D1">
        <w:rPr>
          <w:noProof/>
          <w:sz w:val="22"/>
          <w:szCs w:val="22"/>
        </w:rPr>
        <w:t xml:space="preserve"> 21</w:t>
      </w:r>
      <w:r w:rsidRPr="006006D1">
        <w:rPr>
          <w:b/>
          <w:noProof/>
          <w:sz w:val="22"/>
          <w:szCs w:val="22"/>
        </w:rPr>
        <w:t xml:space="preserve">: </w:t>
      </w:r>
      <w:r w:rsidRPr="006006D1">
        <w:rPr>
          <w:noProof/>
          <w:sz w:val="22"/>
          <w:szCs w:val="22"/>
        </w:rPr>
        <w:t>556-563, 2010.</w:t>
      </w:r>
    </w:p>
    <w:p w14:paraId="4F0C31C3" w14:textId="77777777" w:rsidR="00045CEC" w:rsidRPr="006006D1" w:rsidRDefault="00045CEC" w:rsidP="00045CEC">
      <w:pPr>
        <w:pStyle w:val="EndNoteBibliography"/>
        <w:spacing w:after="120"/>
        <w:rPr>
          <w:sz w:val="22"/>
        </w:rPr>
      </w:pPr>
      <w:r w:rsidRPr="006006D1">
        <w:rPr>
          <w:sz w:val="22"/>
        </w:rPr>
        <w:t xml:space="preserve">Berden, AE, Ferrario, F, Hagen, EC, Jayne, DR, Jennette, JC, Joh, K, et al.: Histopathologic classification of ANCA-associated glomerulonephritis. </w:t>
      </w:r>
      <w:r w:rsidRPr="006006D1">
        <w:rPr>
          <w:i/>
          <w:sz w:val="22"/>
        </w:rPr>
        <w:t>J Am Soc Nephrol,</w:t>
      </w:r>
      <w:r w:rsidRPr="006006D1">
        <w:rPr>
          <w:sz w:val="22"/>
        </w:rPr>
        <w:t xml:space="preserve"> 21</w:t>
      </w:r>
      <w:r w:rsidRPr="006006D1">
        <w:rPr>
          <w:b/>
          <w:sz w:val="22"/>
        </w:rPr>
        <w:t xml:space="preserve">: </w:t>
      </w:r>
      <w:r w:rsidRPr="006006D1">
        <w:rPr>
          <w:sz w:val="22"/>
        </w:rPr>
        <w:t>1628-1636, 2010.</w:t>
      </w:r>
    </w:p>
    <w:p w14:paraId="6ADE41EC" w14:textId="77777777" w:rsidR="00BB5BD4" w:rsidRDefault="00045CEC" w:rsidP="00045CEC">
      <w:pPr>
        <w:spacing w:after="120"/>
        <w:rPr>
          <w:noProof/>
          <w:sz w:val="22"/>
          <w:szCs w:val="22"/>
        </w:rPr>
        <w:sectPr w:rsidR="00BB5BD4" w:rsidSect="00FF3AAC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6006D1">
        <w:rPr>
          <w:noProof/>
          <w:sz w:val="22"/>
          <w:szCs w:val="22"/>
        </w:rPr>
        <w:t xml:space="preserve">Farris, AB, Adams, CD, Brousaides, N, Della Pelle, PA, Collins, AB, Moradi, E, et al.: Morphometric and visual evaluation of fibrosis in renal biopsies. </w:t>
      </w:r>
      <w:r w:rsidRPr="006006D1">
        <w:rPr>
          <w:i/>
          <w:noProof/>
          <w:sz w:val="22"/>
          <w:szCs w:val="22"/>
        </w:rPr>
        <w:t>J Am Soc Nephrol,</w:t>
      </w:r>
      <w:r w:rsidRPr="006006D1">
        <w:rPr>
          <w:noProof/>
          <w:sz w:val="22"/>
          <w:szCs w:val="22"/>
        </w:rPr>
        <w:t xml:space="preserve"> 22</w:t>
      </w:r>
      <w:r w:rsidRPr="006006D1">
        <w:rPr>
          <w:b/>
          <w:noProof/>
          <w:sz w:val="22"/>
          <w:szCs w:val="22"/>
        </w:rPr>
        <w:t xml:space="preserve">: </w:t>
      </w:r>
      <w:r w:rsidRPr="006006D1">
        <w:rPr>
          <w:noProof/>
          <w:sz w:val="22"/>
          <w:szCs w:val="22"/>
        </w:rPr>
        <w:t>176-186, 2011.</w:t>
      </w:r>
    </w:p>
    <w:p w14:paraId="748CB19D" w14:textId="70C6B67A" w:rsidR="00045CEC" w:rsidRPr="00D138EE" w:rsidRDefault="00045CEC" w:rsidP="00045CEC">
      <w:pPr>
        <w:pStyle w:val="Heading1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D138EE">
        <w:rPr>
          <w:rFonts w:ascii="Times New Roman" w:hAnsi="Times New Roman" w:cs="Times New Roman"/>
          <w:b/>
          <w:color w:val="000000" w:themeColor="text1"/>
          <w:sz w:val="24"/>
          <w:szCs w:val="24"/>
        </w:rPr>
        <w:lastRenderedPageBreak/>
        <w:t xml:space="preserve">Supplemental Table </w:t>
      </w:r>
      <w:r w:rsidR="00AB5FC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</w:t>
      </w:r>
      <w:r w:rsidRPr="00D138E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. </w:t>
      </w:r>
      <w:r w:rsidRPr="00D138E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Associations of plasma biomarkers with kidney disease progression. </w:t>
      </w:r>
    </w:p>
    <w:tbl>
      <w:tblPr>
        <w:tblStyle w:val="GridTable1Light"/>
        <w:tblpPr w:leftFromText="180" w:rightFromText="180" w:vertAnchor="text" w:horzAnchor="margin" w:tblpXSpec="center" w:tblpY="254"/>
        <w:tblW w:w="4801" w:type="dxa"/>
        <w:tblLook w:val="04A0" w:firstRow="1" w:lastRow="0" w:firstColumn="1" w:lastColumn="0" w:noHBand="0" w:noVBand="1"/>
      </w:tblPr>
      <w:tblGrid>
        <w:gridCol w:w="1563"/>
        <w:gridCol w:w="1762"/>
        <w:gridCol w:w="1476"/>
      </w:tblGrid>
      <w:tr w:rsidR="005C5EA2" w:rsidRPr="006006D1" w14:paraId="0A82782D" w14:textId="77777777" w:rsidTr="005C5EA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3" w:type="dxa"/>
            <w:shd w:val="clear" w:color="auto" w:fill="D9D9D9" w:themeFill="background1" w:themeFillShade="D9"/>
            <w:noWrap/>
            <w:vAlign w:val="bottom"/>
            <w:hideMark/>
          </w:tcPr>
          <w:p w14:paraId="5486DAD5" w14:textId="77777777" w:rsidR="005C5EA2" w:rsidRPr="006006D1" w:rsidRDefault="005C5EA2" w:rsidP="00517FBC">
            <w:pPr>
              <w:jc w:val="center"/>
              <w:rPr>
                <w:color w:val="000000" w:themeColor="text1"/>
              </w:rPr>
            </w:pPr>
            <w:r w:rsidRPr="006006D1">
              <w:rPr>
                <w:color w:val="000000" w:themeColor="text1"/>
              </w:rPr>
              <w:t>Biomarker</w:t>
            </w:r>
          </w:p>
        </w:tc>
        <w:tc>
          <w:tcPr>
            <w:tcW w:w="1762" w:type="dxa"/>
            <w:shd w:val="clear" w:color="auto" w:fill="D9D9D9" w:themeFill="background1" w:themeFillShade="D9"/>
            <w:noWrap/>
            <w:vAlign w:val="bottom"/>
            <w:hideMark/>
          </w:tcPr>
          <w:p w14:paraId="5485EE86" w14:textId="139C93F6" w:rsidR="005C5EA2" w:rsidRPr="005C5EA2" w:rsidRDefault="005C5EA2" w:rsidP="00517FB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5C5EA2">
              <w:rPr>
                <w:color w:val="000000" w:themeColor="text1"/>
              </w:rPr>
              <w:t>HR (95% CI)</w:t>
            </w:r>
          </w:p>
        </w:tc>
        <w:tc>
          <w:tcPr>
            <w:tcW w:w="1476" w:type="dxa"/>
            <w:shd w:val="clear" w:color="auto" w:fill="D9D9D9" w:themeFill="background1" w:themeFillShade="D9"/>
            <w:vAlign w:val="bottom"/>
          </w:tcPr>
          <w:p w14:paraId="2D680487" w14:textId="77777777" w:rsidR="005C5EA2" w:rsidRPr="006006D1" w:rsidRDefault="005C5EA2" w:rsidP="00517FB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6006D1">
              <w:rPr>
                <w:color w:val="000000" w:themeColor="text1"/>
              </w:rPr>
              <w:t>P</w:t>
            </w:r>
            <w:r>
              <w:rPr>
                <w:color w:val="000000" w:themeColor="text1"/>
              </w:rPr>
              <w:t xml:space="preserve"> </w:t>
            </w:r>
            <w:r w:rsidRPr="006006D1">
              <w:rPr>
                <w:color w:val="000000" w:themeColor="text1"/>
              </w:rPr>
              <w:t>value</w:t>
            </w:r>
          </w:p>
        </w:tc>
      </w:tr>
      <w:tr w:rsidR="00C716AD" w:rsidRPr="007756DD" w14:paraId="4F453DF7" w14:textId="77777777" w:rsidTr="00B653AA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3" w:type="dxa"/>
            <w:noWrap/>
            <w:vAlign w:val="bottom"/>
            <w:hideMark/>
          </w:tcPr>
          <w:p w14:paraId="4A49149D" w14:textId="77777777" w:rsidR="00C716AD" w:rsidRPr="006006D1" w:rsidRDefault="00C716AD" w:rsidP="00C716AD">
            <w:pPr>
              <w:jc w:val="center"/>
              <w:rPr>
                <w:b w:val="0"/>
                <w:bCs w:val="0"/>
                <w:color w:val="000000" w:themeColor="text1"/>
              </w:rPr>
            </w:pPr>
            <w:r w:rsidRPr="006006D1">
              <w:rPr>
                <w:color w:val="000000" w:themeColor="text1"/>
              </w:rPr>
              <w:t>PGF</w:t>
            </w:r>
          </w:p>
        </w:tc>
        <w:tc>
          <w:tcPr>
            <w:tcW w:w="1762" w:type="dxa"/>
            <w:noWrap/>
            <w:vAlign w:val="bottom"/>
            <w:hideMark/>
          </w:tcPr>
          <w:p w14:paraId="70A8A2B3" w14:textId="45D4A9AF" w:rsidR="00C716AD" w:rsidRPr="005C5EA2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5C5EA2">
              <w:rPr>
                <w:color w:val="000000"/>
              </w:rPr>
              <w:t>5.4 (3.4, 8.7)</w:t>
            </w:r>
          </w:p>
        </w:tc>
        <w:tc>
          <w:tcPr>
            <w:tcW w:w="1476" w:type="dxa"/>
          </w:tcPr>
          <w:p w14:paraId="311D61FF" w14:textId="4CC32795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highlight w:val="yellow"/>
              </w:rPr>
            </w:pPr>
            <w:r w:rsidRPr="00C716AD">
              <w:t>&lt;0.001</w:t>
            </w:r>
          </w:p>
        </w:tc>
      </w:tr>
      <w:tr w:rsidR="00C716AD" w:rsidRPr="007756DD" w14:paraId="3DA62D51" w14:textId="77777777" w:rsidTr="00B653AA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3" w:type="dxa"/>
            <w:noWrap/>
            <w:vAlign w:val="bottom"/>
            <w:hideMark/>
          </w:tcPr>
          <w:p w14:paraId="2E670DC4" w14:textId="77777777" w:rsidR="00C716AD" w:rsidRPr="006006D1" w:rsidRDefault="00C716AD" w:rsidP="00C716AD">
            <w:pPr>
              <w:jc w:val="center"/>
              <w:rPr>
                <w:b w:val="0"/>
                <w:bCs w:val="0"/>
                <w:color w:val="000000" w:themeColor="text1"/>
              </w:rPr>
            </w:pPr>
            <w:r w:rsidRPr="006006D1">
              <w:rPr>
                <w:color w:val="000000" w:themeColor="text1"/>
              </w:rPr>
              <w:t>BAMBI</w:t>
            </w:r>
          </w:p>
        </w:tc>
        <w:tc>
          <w:tcPr>
            <w:tcW w:w="1762" w:type="dxa"/>
            <w:noWrap/>
            <w:vAlign w:val="bottom"/>
            <w:hideMark/>
          </w:tcPr>
          <w:p w14:paraId="4287D44C" w14:textId="6A391919" w:rsidR="00C716AD" w:rsidRPr="005C5EA2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5C5EA2">
              <w:rPr>
                <w:color w:val="000000"/>
              </w:rPr>
              <w:t>3.0 (2.1, 4.2)</w:t>
            </w:r>
          </w:p>
        </w:tc>
        <w:tc>
          <w:tcPr>
            <w:tcW w:w="1476" w:type="dxa"/>
          </w:tcPr>
          <w:p w14:paraId="3A467FEB" w14:textId="1FDA48B8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highlight w:val="yellow"/>
              </w:rPr>
            </w:pPr>
            <w:r w:rsidRPr="00C716AD">
              <w:t>&lt;0.001</w:t>
            </w:r>
          </w:p>
        </w:tc>
      </w:tr>
      <w:tr w:rsidR="00C716AD" w:rsidRPr="007756DD" w14:paraId="2C85E79B" w14:textId="77777777" w:rsidTr="00B653AA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3" w:type="dxa"/>
            <w:noWrap/>
            <w:vAlign w:val="bottom"/>
            <w:hideMark/>
          </w:tcPr>
          <w:p w14:paraId="2B255930" w14:textId="77777777" w:rsidR="00C716AD" w:rsidRPr="006006D1" w:rsidRDefault="00C716AD" w:rsidP="00C716AD">
            <w:pPr>
              <w:jc w:val="center"/>
              <w:rPr>
                <w:b w:val="0"/>
                <w:bCs w:val="0"/>
                <w:color w:val="000000" w:themeColor="text1"/>
              </w:rPr>
            </w:pPr>
            <w:r w:rsidRPr="006006D1">
              <w:rPr>
                <w:color w:val="000000" w:themeColor="text1"/>
              </w:rPr>
              <w:t>TNFRSF11A</w:t>
            </w:r>
          </w:p>
        </w:tc>
        <w:tc>
          <w:tcPr>
            <w:tcW w:w="1762" w:type="dxa"/>
            <w:noWrap/>
            <w:vAlign w:val="bottom"/>
            <w:hideMark/>
          </w:tcPr>
          <w:p w14:paraId="52DB5B55" w14:textId="4EB27BC1" w:rsidR="00C716AD" w:rsidRPr="005C5EA2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5C5EA2">
              <w:rPr>
                <w:color w:val="000000"/>
              </w:rPr>
              <w:t>2.6 (1.9, 3.5)</w:t>
            </w:r>
          </w:p>
        </w:tc>
        <w:tc>
          <w:tcPr>
            <w:tcW w:w="1476" w:type="dxa"/>
          </w:tcPr>
          <w:p w14:paraId="23F942D7" w14:textId="56E7F798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highlight w:val="yellow"/>
              </w:rPr>
            </w:pPr>
            <w:r w:rsidRPr="00C716AD">
              <w:t>&lt;0.001</w:t>
            </w:r>
          </w:p>
        </w:tc>
      </w:tr>
      <w:tr w:rsidR="00C716AD" w:rsidRPr="007756DD" w14:paraId="6CFCDA4A" w14:textId="77777777" w:rsidTr="00B653AA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3" w:type="dxa"/>
            <w:noWrap/>
            <w:vAlign w:val="bottom"/>
            <w:hideMark/>
          </w:tcPr>
          <w:p w14:paraId="2812F350" w14:textId="77777777" w:rsidR="00C716AD" w:rsidRPr="006006D1" w:rsidRDefault="00C716AD" w:rsidP="00C716AD">
            <w:pPr>
              <w:jc w:val="center"/>
              <w:rPr>
                <w:b w:val="0"/>
                <w:bCs w:val="0"/>
                <w:color w:val="000000" w:themeColor="text1"/>
              </w:rPr>
            </w:pPr>
            <w:r w:rsidRPr="006006D1">
              <w:rPr>
                <w:color w:val="000000" w:themeColor="text1"/>
              </w:rPr>
              <w:t>TRAIL-R2</w:t>
            </w:r>
          </w:p>
        </w:tc>
        <w:tc>
          <w:tcPr>
            <w:tcW w:w="1762" w:type="dxa"/>
            <w:noWrap/>
            <w:vAlign w:val="bottom"/>
            <w:hideMark/>
          </w:tcPr>
          <w:p w14:paraId="7A0CFAE8" w14:textId="7F8D341A" w:rsidR="00C716AD" w:rsidRPr="005C5EA2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5C5EA2">
              <w:rPr>
                <w:color w:val="000000"/>
              </w:rPr>
              <w:t>2.8 (2.0, 3.9)</w:t>
            </w:r>
          </w:p>
        </w:tc>
        <w:tc>
          <w:tcPr>
            <w:tcW w:w="1476" w:type="dxa"/>
          </w:tcPr>
          <w:p w14:paraId="011A6762" w14:textId="0A481BC2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highlight w:val="yellow"/>
              </w:rPr>
            </w:pPr>
            <w:r w:rsidRPr="00C716AD">
              <w:t>&lt;0.001</w:t>
            </w:r>
          </w:p>
        </w:tc>
      </w:tr>
      <w:tr w:rsidR="00C716AD" w:rsidRPr="007756DD" w14:paraId="28A696B3" w14:textId="77777777" w:rsidTr="00B653AA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3" w:type="dxa"/>
            <w:noWrap/>
            <w:vAlign w:val="bottom"/>
            <w:hideMark/>
          </w:tcPr>
          <w:p w14:paraId="3B4F31DC" w14:textId="77777777" w:rsidR="00C716AD" w:rsidRPr="006006D1" w:rsidRDefault="00C716AD" w:rsidP="00C716AD">
            <w:pPr>
              <w:jc w:val="center"/>
              <w:rPr>
                <w:b w:val="0"/>
                <w:bCs w:val="0"/>
                <w:color w:val="000000" w:themeColor="text1"/>
              </w:rPr>
            </w:pPr>
            <w:r w:rsidRPr="006006D1">
              <w:rPr>
                <w:color w:val="000000" w:themeColor="text1"/>
              </w:rPr>
              <w:t>CX3CL1</w:t>
            </w:r>
          </w:p>
        </w:tc>
        <w:tc>
          <w:tcPr>
            <w:tcW w:w="1762" w:type="dxa"/>
            <w:noWrap/>
            <w:vAlign w:val="bottom"/>
            <w:hideMark/>
          </w:tcPr>
          <w:p w14:paraId="6838965E" w14:textId="4E7BA29A" w:rsidR="00C716AD" w:rsidRPr="005C5EA2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5C5EA2">
              <w:rPr>
                <w:color w:val="000000"/>
              </w:rPr>
              <w:t>2.6 (1.9, 3.6)</w:t>
            </w:r>
          </w:p>
        </w:tc>
        <w:tc>
          <w:tcPr>
            <w:tcW w:w="1476" w:type="dxa"/>
          </w:tcPr>
          <w:p w14:paraId="7B2DD739" w14:textId="21BA9436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highlight w:val="yellow"/>
              </w:rPr>
            </w:pPr>
            <w:r w:rsidRPr="00C716AD">
              <w:t>&lt;0.001</w:t>
            </w:r>
          </w:p>
        </w:tc>
      </w:tr>
      <w:tr w:rsidR="00C716AD" w:rsidRPr="007756DD" w14:paraId="65C19BB4" w14:textId="77777777" w:rsidTr="00B653AA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3" w:type="dxa"/>
            <w:noWrap/>
            <w:vAlign w:val="bottom"/>
            <w:hideMark/>
          </w:tcPr>
          <w:p w14:paraId="19F02792" w14:textId="77777777" w:rsidR="00C716AD" w:rsidRPr="006006D1" w:rsidRDefault="00C716AD" w:rsidP="00C716AD">
            <w:pPr>
              <w:jc w:val="center"/>
              <w:rPr>
                <w:b w:val="0"/>
                <w:bCs w:val="0"/>
                <w:color w:val="000000" w:themeColor="text1"/>
              </w:rPr>
            </w:pPr>
            <w:r w:rsidRPr="006006D1">
              <w:rPr>
                <w:color w:val="000000" w:themeColor="text1"/>
              </w:rPr>
              <w:t>FGF-23</w:t>
            </w:r>
          </w:p>
        </w:tc>
        <w:tc>
          <w:tcPr>
            <w:tcW w:w="1762" w:type="dxa"/>
            <w:noWrap/>
            <w:vAlign w:val="bottom"/>
            <w:hideMark/>
          </w:tcPr>
          <w:p w14:paraId="2D2ADE03" w14:textId="247E77A4" w:rsidR="00C716AD" w:rsidRPr="005C5EA2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5C5EA2">
              <w:rPr>
                <w:color w:val="000000"/>
              </w:rPr>
              <w:t>1.7 (1.4, 2.0)</w:t>
            </w:r>
          </w:p>
        </w:tc>
        <w:tc>
          <w:tcPr>
            <w:tcW w:w="1476" w:type="dxa"/>
          </w:tcPr>
          <w:p w14:paraId="2537B904" w14:textId="2E37A0C1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highlight w:val="yellow"/>
              </w:rPr>
            </w:pPr>
            <w:r w:rsidRPr="00C716AD">
              <w:t>&lt;0.001</w:t>
            </w:r>
          </w:p>
        </w:tc>
      </w:tr>
      <w:tr w:rsidR="00C716AD" w:rsidRPr="007756DD" w14:paraId="3419EE28" w14:textId="77777777" w:rsidTr="00B653AA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3" w:type="dxa"/>
            <w:noWrap/>
            <w:vAlign w:val="bottom"/>
            <w:hideMark/>
          </w:tcPr>
          <w:p w14:paraId="4F7F2CA5" w14:textId="77777777" w:rsidR="00C716AD" w:rsidRPr="006006D1" w:rsidRDefault="00C716AD" w:rsidP="00C716AD">
            <w:pPr>
              <w:jc w:val="center"/>
              <w:rPr>
                <w:b w:val="0"/>
                <w:bCs w:val="0"/>
                <w:color w:val="000000" w:themeColor="text1"/>
              </w:rPr>
            </w:pPr>
            <w:r w:rsidRPr="006006D1">
              <w:rPr>
                <w:color w:val="000000" w:themeColor="text1"/>
              </w:rPr>
              <w:t>IL-15RA</w:t>
            </w:r>
          </w:p>
        </w:tc>
        <w:tc>
          <w:tcPr>
            <w:tcW w:w="1762" w:type="dxa"/>
            <w:noWrap/>
            <w:vAlign w:val="bottom"/>
            <w:hideMark/>
          </w:tcPr>
          <w:p w14:paraId="5CE09121" w14:textId="046B972A" w:rsidR="00C716AD" w:rsidRPr="005C5EA2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5C5EA2">
              <w:rPr>
                <w:color w:val="000000"/>
              </w:rPr>
              <w:t>6.0 (3.2, 11.2)</w:t>
            </w:r>
          </w:p>
        </w:tc>
        <w:tc>
          <w:tcPr>
            <w:tcW w:w="1476" w:type="dxa"/>
          </w:tcPr>
          <w:p w14:paraId="7B778AEF" w14:textId="6626A1CC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highlight w:val="yellow"/>
              </w:rPr>
            </w:pPr>
            <w:r w:rsidRPr="00C716AD">
              <w:t>&lt;0.001</w:t>
            </w:r>
          </w:p>
        </w:tc>
      </w:tr>
      <w:tr w:rsidR="00C716AD" w:rsidRPr="007756DD" w14:paraId="48E7C84E" w14:textId="77777777" w:rsidTr="00B653AA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3" w:type="dxa"/>
            <w:noWrap/>
            <w:vAlign w:val="bottom"/>
            <w:hideMark/>
          </w:tcPr>
          <w:p w14:paraId="61D24DC5" w14:textId="77777777" w:rsidR="00C716AD" w:rsidRPr="006006D1" w:rsidRDefault="00C716AD" w:rsidP="00C716AD">
            <w:pPr>
              <w:jc w:val="center"/>
              <w:rPr>
                <w:b w:val="0"/>
                <w:bCs w:val="0"/>
                <w:color w:val="000000" w:themeColor="text1"/>
              </w:rPr>
            </w:pPr>
            <w:r w:rsidRPr="006006D1">
              <w:rPr>
                <w:color w:val="000000" w:themeColor="text1"/>
              </w:rPr>
              <w:t>PTK7</w:t>
            </w:r>
          </w:p>
        </w:tc>
        <w:tc>
          <w:tcPr>
            <w:tcW w:w="1762" w:type="dxa"/>
            <w:noWrap/>
            <w:vAlign w:val="bottom"/>
            <w:hideMark/>
          </w:tcPr>
          <w:p w14:paraId="5BFE6537" w14:textId="38BA1889" w:rsidR="00C716AD" w:rsidRPr="005C5EA2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5C5EA2">
              <w:rPr>
                <w:color w:val="000000"/>
              </w:rPr>
              <w:t>2.8 (1.9, 3.9)</w:t>
            </w:r>
          </w:p>
        </w:tc>
        <w:tc>
          <w:tcPr>
            <w:tcW w:w="1476" w:type="dxa"/>
          </w:tcPr>
          <w:p w14:paraId="7E6D79D4" w14:textId="442742A8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highlight w:val="yellow"/>
              </w:rPr>
            </w:pPr>
            <w:r w:rsidRPr="00C716AD">
              <w:t>&lt;0.001</w:t>
            </w:r>
          </w:p>
        </w:tc>
      </w:tr>
      <w:tr w:rsidR="00C716AD" w:rsidRPr="007756DD" w14:paraId="60FB4868" w14:textId="77777777" w:rsidTr="00B653AA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3" w:type="dxa"/>
            <w:noWrap/>
            <w:vAlign w:val="bottom"/>
            <w:hideMark/>
          </w:tcPr>
          <w:p w14:paraId="7EFC2FC6" w14:textId="77777777" w:rsidR="00C716AD" w:rsidRPr="006006D1" w:rsidRDefault="00C716AD" w:rsidP="00C716AD">
            <w:pPr>
              <w:jc w:val="center"/>
              <w:rPr>
                <w:b w:val="0"/>
                <w:bCs w:val="0"/>
                <w:color w:val="000000" w:themeColor="text1"/>
              </w:rPr>
            </w:pPr>
            <w:r w:rsidRPr="006006D1">
              <w:rPr>
                <w:color w:val="000000" w:themeColor="text1"/>
              </w:rPr>
              <w:t>CA12</w:t>
            </w:r>
          </w:p>
        </w:tc>
        <w:tc>
          <w:tcPr>
            <w:tcW w:w="1762" w:type="dxa"/>
            <w:noWrap/>
            <w:vAlign w:val="bottom"/>
            <w:hideMark/>
          </w:tcPr>
          <w:p w14:paraId="2BC1BE29" w14:textId="3F1B0C28" w:rsidR="00C716AD" w:rsidRPr="005C5EA2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5C5EA2">
              <w:rPr>
                <w:color w:val="000000"/>
              </w:rPr>
              <w:t>2.8 (1.9, 4.2)</w:t>
            </w:r>
          </w:p>
        </w:tc>
        <w:tc>
          <w:tcPr>
            <w:tcW w:w="1476" w:type="dxa"/>
          </w:tcPr>
          <w:p w14:paraId="65E017BB" w14:textId="58F0C25F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highlight w:val="yellow"/>
              </w:rPr>
            </w:pPr>
            <w:r w:rsidRPr="00C716AD">
              <w:t>&lt;0.001</w:t>
            </w:r>
          </w:p>
        </w:tc>
      </w:tr>
      <w:tr w:rsidR="00C716AD" w:rsidRPr="007756DD" w14:paraId="56625748" w14:textId="77777777" w:rsidTr="00B653AA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3" w:type="dxa"/>
            <w:noWrap/>
            <w:vAlign w:val="bottom"/>
          </w:tcPr>
          <w:p w14:paraId="2315B811" w14:textId="77777777" w:rsidR="00C716AD" w:rsidRPr="006006D1" w:rsidRDefault="00C716AD" w:rsidP="00C716AD">
            <w:pPr>
              <w:jc w:val="center"/>
              <w:rPr>
                <w:color w:val="000000" w:themeColor="text1"/>
              </w:rPr>
            </w:pPr>
            <w:r w:rsidRPr="006006D1">
              <w:rPr>
                <w:color w:val="000000" w:themeColor="text1"/>
              </w:rPr>
              <w:t>ADM</w:t>
            </w:r>
          </w:p>
        </w:tc>
        <w:tc>
          <w:tcPr>
            <w:tcW w:w="1762" w:type="dxa"/>
            <w:noWrap/>
            <w:vAlign w:val="bottom"/>
          </w:tcPr>
          <w:p w14:paraId="13432870" w14:textId="193C51FB" w:rsidR="00C716AD" w:rsidRPr="005C5EA2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5C5EA2">
              <w:rPr>
                <w:color w:val="000000"/>
              </w:rPr>
              <w:t>3.4 (2.1, 5.6)</w:t>
            </w:r>
          </w:p>
        </w:tc>
        <w:tc>
          <w:tcPr>
            <w:tcW w:w="1476" w:type="dxa"/>
          </w:tcPr>
          <w:p w14:paraId="642E1180" w14:textId="4F93AF09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t>&lt;0.001</w:t>
            </w:r>
          </w:p>
        </w:tc>
      </w:tr>
      <w:tr w:rsidR="00C716AD" w:rsidRPr="006006D1" w14:paraId="6A899F2A" w14:textId="77777777" w:rsidTr="00B653AA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3" w:type="dxa"/>
            <w:noWrap/>
            <w:vAlign w:val="bottom"/>
          </w:tcPr>
          <w:p w14:paraId="15BB41B2" w14:textId="77777777" w:rsidR="00C716AD" w:rsidRPr="006006D1" w:rsidRDefault="00C716AD" w:rsidP="00C716AD">
            <w:pPr>
              <w:jc w:val="center"/>
              <w:rPr>
                <w:color w:val="000000" w:themeColor="text1"/>
              </w:rPr>
            </w:pPr>
            <w:r w:rsidRPr="006006D1">
              <w:rPr>
                <w:color w:val="000000" w:themeColor="text1"/>
              </w:rPr>
              <w:t>VEGFA</w:t>
            </w:r>
          </w:p>
        </w:tc>
        <w:tc>
          <w:tcPr>
            <w:tcW w:w="1762" w:type="dxa"/>
            <w:noWrap/>
            <w:vAlign w:val="bottom"/>
          </w:tcPr>
          <w:p w14:paraId="4BD409A7" w14:textId="1024E95F" w:rsidR="00C716AD" w:rsidRPr="005C5EA2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5C5EA2">
              <w:rPr>
                <w:color w:val="000000"/>
              </w:rPr>
              <w:t>3.7 (2.2, 6.1)</w:t>
            </w:r>
          </w:p>
        </w:tc>
        <w:tc>
          <w:tcPr>
            <w:tcW w:w="1476" w:type="dxa"/>
          </w:tcPr>
          <w:p w14:paraId="62F4F5E1" w14:textId="1D100793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t>&lt;0.001</w:t>
            </w:r>
          </w:p>
        </w:tc>
      </w:tr>
      <w:tr w:rsidR="00C716AD" w:rsidRPr="006006D1" w14:paraId="3E11404E" w14:textId="77777777" w:rsidTr="00B653AA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3" w:type="dxa"/>
            <w:noWrap/>
            <w:vAlign w:val="bottom"/>
          </w:tcPr>
          <w:p w14:paraId="3CABF3B6" w14:textId="77777777" w:rsidR="00C716AD" w:rsidRPr="006006D1" w:rsidRDefault="00C716AD" w:rsidP="00C716AD">
            <w:pPr>
              <w:jc w:val="center"/>
              <w:rPr>
                <w:color w:val="000000" w:themeColor="text1"/>
              </w:rPr>
            </w:pPr>
            <w:r w:rsidRPr="006006D1">
              <w:rPr>
                <w:color w:val="000000" w:themeColor="text1"/>
              </w:rPr>
              <w:t>NUCB2</w:t>
            </w:r>
          </w:p>
        </w:tc>
        <w:tc>
          <w:tcPr>
            <w:tcW w:w="1762" w:type="dxa"/>
            <w:noWrap/>
            <w:vAlign w:val="bottom"/>
          </w:tcPr>
          <w:p w14:paraId="2BB164B6" w14:textId="6140194B" w:rsidR="00C716AD" w:rsidRPr="005C5EA2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5C5EA2">
              <w:rPr>
                <w:color w:val="000000"/>
              </w:rPr>
              <w:t>2.5 (1.7, 3.6)</w:t>
            </w:r>
          </w:p>
        </w:tc>
        <w:tc>
          <w:tcPr>
            <w:tcW w:w="1476" w:type="dxa"/>
          </w:tcPr>
          <w:p w14:paraId="4AABDB84" w14:textId="7E6217D2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t>&lt;0.001</w:t>
            </w:r>
          </w:p>
        </w:tc>
      </w:tr>
      <w:tr w:rsidR="00C716AD" w:rsidRPr="006006D1" w14:paraId="32C54E93" w14:textId="77777777" w:rsidTr="00B653AA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3" w:type="dxa"/>
            <w:noWrap/>
            <w:vAlign w:val="bottom"/>
          </w:tcPr>
          <w:p w14:paraId="36DCB2A6" w14:textId="77777777" w:rsidR="00C716AD" w:rsidRPr="006006D1" w:rsidRDefault="00C716AD" w:rsidP="00C716AD">
            <w:pPr>
              <w:jc w:val="center"/>
              <w:rPr>
                <w:color w:val="000000" w:themeColor="text1"/>
              </w:rPr>
            </w:pPr>
            <w:r w:rsidRPr="006006D1">
              <w:rPr>
                <w:color w:val="000000" w:themeColor="text1"/>
              </w:rPr>
              <w:t>CD40</w:t>
            </w:r>
          </w:p>
        </w:tc>
        <w:tc>
          <w:tcPr>
            <w:tcW w:w="1762" w:type="dxa"/>
            <w:noWrap/>
            <w:vAlign w:val="bottom"/>
          </w:tcPr>
          <w:p w14:paraId="4BBE5AA1" w14:textId="23B0AC27" w:rsidR="00C716AD" w:rsidRPr="005C5EA2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5C5EA2">
              <w:rPr>
                <w:color w:val="000000"/>
              </w:rPr>
              <w:t>2.8 (1.8, 4.2)</w:t>
            </w:r>
          </w:p>
        </w:tc>
        <w:tc>
          <w:tcPr>
            <w:tcW w:w="1476" w:type="dxa"/>
          </w:tcPr>
          <w:p w14:paraId="19ECF6D0" w14:textId="622AA520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t>&lt;0.001</w:t>
            </w:r>
          </w:p>
        </w:tc>
      </w:tr>
      <w:tr w:rsidR="00355A8D" w:rsidRPr="006006D1" w14:paraId="6B0DF75E" w14:textId="77777777" w:rsidTr="005C5EA2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3" w:type="dxa"/>
            <w:noWrap/>
            <w:vAlign w:val="bottom"/>
          </w:tcPr>
          <w:p w14:paraId="56641C0B" w14:textId="77777777" w:rsidR="00355A8D" w:rsidRPr="006006D1" w:rsidRDefault="00355A8D" w:rsidP="00355A8D">
            <w:pPr>
              <w:jc w:val="center"/>
              <w:rPr>
                <w:color w:val="000000" w:themeColor="text1"/>
              </w:rPr>
            </w:pPr>
            <w:r w:rsidRPr="006006D1">
              <w:rPr>
                <w:color w:val="000000" w:themeColor="text1"/>
              </w:rPr>
              <w:t>CSF-1</w:t>
            </w:r>
          </w:p>
        </w:tc>
        <w:tc>
          <w:tcPr>
            <w:tcW w:w="1762" w:type="dxa"/>
            <w:noWrap/>
            <w:vAlign w:val="bottom"/>
          </w:tcPr>
          <w:p w14:paraId="5994A624" w14:textId="73D27E0D" w:rsidR="00355A8D" w:rsidRPr="005C5EA2" w:rsidRDefault="00355A8D" w:rsidP="00355A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5C5EA2">
              <w:rPr>
                <w:color w:val="000000"/>
              </w:rPr>
              <w:t>9.4 (3.7, 23.7)</w:t>
            </w:r>
          </w:p>
        </w:tc>
        <w:tc>
          <w:tcPr>
            <w:tcW w:w="1476" w:type="dxa"/>
            <w:vAlign w:val="bottom"/>
          </w:tcPr>
          <w:p w14:paraId="142F0636" w14:textId="506061DB" w:rsidR="00355A8D" w:rsidRPr="00C716AD" w:rsidRDefault="00355A8D" w:rsidP="00355A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rPr>
                <w:color w:val="000000"/>
              </w:rPr>
              <w:t>0.001</w:t>
            </w:r>
          </w:p>
        </w:tc>
      </w:tr>
      <w:tr w:rsidR="00355A8D" w:rsidRPr="006006D1" w14:paraId="24A57DA8" w14:textId="77777777" w:rsidTr="005C5EA2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3" w:type="dxa"/>
            <w:noWrap/>
            <w:vAlign w:val="bottom"/>
          </w:tcPr>
          <w:p w14:paraId="11D7C25E" w14:textId="77777777" w:rsidR="00355A8D" w:rsidRPr="006006D1" w:rsidRDefault="00355A8D" w:rsidP="00355A8D">
            <w:pPr>
              <w:jc w:val="center"/>
              <w:rPr>
                <w:color w:val="000000" w:themeColor="text1"/>
              </w:rPr>
            </w:pPr>
            <w:r w:rsidRPr="006006D1">
              <w:rPr>
                <w:color w:val="000000" w:themeColor="text1"/>
              </w:rPr>
              <w:t>SPON2</w:t>
            </w:r>
          </w:p>
        </w:tc>
        <w:tc>
          <w:tcPr>
            <w:tcW w:w="1762" w:type="dxa"/>
            <w:noWrap/>
            <w:vAlign w:val="bottom"/>
          </w:tcPr>
          <w:p w14:paraId="1D48554F" w14:textId="114DE939" w:rsidR="00355A8D" w:rsidRPr="005C5EA2" w:rsidRDefault="00355A8D" w:rsidP="00355A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5C5EA2">
              <w:rPr>
                <w:color w:val="000000"/>
              </w:rPr>
              <w:t>32.1 (7.5, 137.3)</w:t>
            </w:r>
          </w:p>
        </w:tc>
        <w:tc>
          <w:tcPr>
            <w:tcW w:w="1476" w:type="dxa"/>
            <w:vAlign w:val="bottom"/>
          </w:tcPr>
          <w:p w14:paraId="6AC863B1" w14:textId="64A07FC0" w:rsidR="00355A8D" w:rsidRPr="00C716AD" w:rsidRDefault="00355A8D" w:rsidP="00355A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rPr>
                <w:color w:val="000000"/>
              </w:rPr>
              <w:t>0.001</w:t>
            </w:r>
          </w:p>
        </w:tc>
      </w:tr>
      <w:tr w:rsidR="00355A8D" w:rsidRPr="006006D1" w14:paraId="78D73E9C" w14:textId="77777777" w:rsidTr="005C5EA2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3" w:type="dxa"/>
            <w:noWrap/>
            <w:vAlign w:val="bottom"/>
          </w:tcPr>
          <w:p w14:paraId="7BD24F59" w14:textId="77777777" w:rsidR="00355A8D" w:rsidRPr="006006D1" w:rsidRDefault="00355A8D" w:rsidP="00355A8D">
            <w:pPr>
              <w:jc w:val="center"/>
              <w:rPr>
                <w:color w:val="000000" w:themeColor="text1"/>
              </w:rPr>
            </w:pPr>
            <w:r w:rsidRPr="006006D1">
              <w:rPr>
                <w:color w:val="000000" w:themeColor="text1"/>
              </w:rPr>
              <w:t>KIM1</w:t>
            </w:r>
          </w:p>
        </w:tc>
        <w:tc>
          <w:tcPr>
            <w:tcW w:w="1762" w:type="dxa"/>
            <w:noWrap/>
            <w:vAlign w:val="bottom"/>
          </w:tcPr>
          <w:p w14:paraId="4E3B07CF" w14:textId="0DCF79AE" w:rsidR="00355A8D" w:rsidRPr="005C5EA2" w:rsidRDefault="00355A8D" w:rsidP="00355A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5C5EA2">
              <w:rPr>
                <w:color w:val="000000"/>
              </w:rPr>
              <w:t>1.6 (1.3, 1.9)</w:t>
            </w:r>
          </w:p>
        </w:tc>
        <w:tc>
          <w:tcPr>
            <w:tcW w:w="1476" w:type="dxa"/>
            <w:vAlign w:val="bottom"/>
          </w:tcPr>
          <w:p w14:paraId="3A1CAAF5" w14:textId="6A9CAA41" w:rsidR="00355A8D" w:rsidRPr="00C716AD" w:rsidRDefault="00355A8D" w:rsidP="00355A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rPr>
                <w:color w:val="000000"/>
              </w:rPr>
              <w:t>0.001</w:t>
            </w:r>
          </w:p>
        </w:tc>
      </w:tr>
      <w:tr w:rsidR="00355A8D" w:rsidRPr="006006D1" w14:paraId="16C62021" w14:textId="77777777" w:rsidTr="005C5EA2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3" w:type="dxa"/>
            <w:noWrap/>
            <w:vAlign w:val="bottom"/>
          </w:tcPr>
          <w:p w14:paraId="7489DD0E" w14:textId="77777777" w:rsidR="00355A8D" w:rsidRPr="006006D1" w:rsidRDefault="00355A8D" w:rsidP="00355A8D">
            <w:pPr>
              <w:jc w:val="center"/>
              <w:rPr>
                <w:color w:val="000000" w:themeColor="text1"/>
              </w:rPr>
            </w:pPr>
            <w:r w:rsidRPr="006006D1">
              <w:rPr>
                <w:color w:val="000000" w:themeColor="text1"/>
              </w:rPr>
              <w:t>IL-4RA</w:t>
            </w:r>
          </w:p>
        </w:tc>
        <w:tc>
          <w:tcPr>
            <w:tcW w:w="1762" w:type="dxa"/>
            <w:noWrap/>
            <w:vAlign w:val="bottom"/>
          </w:tcPr>
          <w:p w14:paraId="67F261FD" w14:textId="5ADD0FDD" w:rsidR="00355A8D" w:rsidRPr="005C5EA2" w:rsidRDefault="00355A8D" w:rsidP="00355A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5C5EA2">
              <w:rPr>
                <w:color w:val="000000"/>
              </w:rPr>
              <w:t>2.1 (1.5, 3.0)</w:t>
            </w:r>
          </w:p>
        </w:tc>
        <w:tc>
          <w:tcPr>
            <w:tcW w:w="1476" w:type="dxa"/>
            <w:vAlign w:val="bottom"/>
          </w:tcPr>
          <w:p w14:paraId="73D39348" w14:textId="0442E628" w:rsidR="00355A8D" w:rsidRPr="00C716AD" w:rsidRDefault="00355A8D" w:rsidP="00355A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rPr>
                <w:color w:val="000000"/>
              </w:rPr>
              <w:t>0.002</w:t>
            </w:r>
          </w:p>
        </w:tc>
      </w:tr>
      <w:tr w:rsidR="00355A8D" w:rsidRPr="006006D1" w14:paraId="625FF210" w14:textId="77777777" w:rsidTr="005C5EA2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3" w:type="dxa"/>
            <w:noWrap/>
            <w:vAlign w:val="bottom"/>
          </w:tcPr>
          <w:p w14:paraId="49CB45EA" w14:textId="77777777" w:rsidR="00355A8D" w:rsidRPr="006006D1" w:rsidRDefault="00355A8D" w:rsidP="00355A8D">
            <w:pPr>
              <w:jc w:val="center"/>
              <w:rPr>
                <w:color w:val="000000" w:themeColor="text1"/>
              </w:rPr>
            </w:pPr>
            <w:r w:rsidRPr="006006D1">
              <w:rPr>
                <w:color w:val="000000" w:themeColor="text1"/>
              </w:rPr>
              <w:t>DCN</w:t>
            </w:r>
          </w:p>
        </w:tc>
        <w:tc>
          <w:tcPr>
            <w:tcW w:w="1762" w:type="dxa"/>
            <w:noWrap/>
            <w:vAlign w:val="bottom"/>
          </w:tcPr>
          <w:p w14:paraId="1645F721" w14:textId="6DC9AA6E" w:rsidR="00355A8D" w:rsidRPr="005C5EA2" w:rsidRDefault="00355A8D" w:rsidP="00355A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5C5EA2">
              <w:rPr>
                <w:color w:val="000000"/>
              </w:rPr>
              <w:t>3.9 (2.1, 7.0)</w:t>
            </w:r>
          </w:p>
        </w:tc>
        <w:tc>
          <w:tcPr>
            <w:tcW w:w="1476" w:type="dxa"/>
            <w:vAlign w:val="bottom"/>
          </w:tcPr>
          <w:p w14:paraId="7E497023" w14:textId="0EBD9136" w:rsidR="00355A8D" w:rsidRPr="00C716AD" w:rsidRDefault="00355A8D" w:rsidP="00355A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rPr>
                <w:color w:val="000000"/>
              </w:rPr>
              <w:t>0.002</w:t>
            </w:r>
          </w:p>
        </w:tc>
      </w:tr>
      <w:tr w:rsidR="00355A8D" w:rsidRPr="006006D1" w14:paraId="59C28A00" w14:textId="77777777" w:rsidTr="005C5EA2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3" w:type="dxa"/>
            <w:noWrap/>
            <w:vAlign w:val="bottom"/>
          </w:tcPr>
          <w:p w14:paraId="15D639B0" w14:textId="77777777" w:rsidR="00355A8D" w:rsidRPr="006006D1" w:rsidRDefault="00355A8D" w:rsidP="00355A8D">
            <w:pPr>
              <w:jc w:val="center"/>
              <w:rPr>
                <w:color w:val="000000" w:themeColor="text1"/>
              </w:rPr>
            </w:pPr>
            <w:r w:rsidRPr="006006D1">
              <w:rPr>
                <w:color w:val="000000" w:themeColor="text1"/>
              </w:rPr>
              <w:t>CLEC1A</w:t>
            </w:r>
          </w:p>
        </w:tc>
        <w:tc>
          <w:tcPr>
            <w:tcW w:w="1762" w:type="dxa"/>
            <w:noWrap/>
            <w:vAlign w:val="bottom"/>
          </w:tcPr>
          <w:p w14:paraId="566FE1AA" w14:textId="0750D2D8" w:rsidR="00355A8D" w:rsidRPr="005C5EA2" w:rsidRDefault="00355A8D" w:rsidP="00355A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5C5EA2">
              <w:rPr>
                <w:color w:val="000000"/>
              </w:rPr>
              <w:t>2.4 (1.6, 3.5)</w:t>
            </w:r>
          </w:p>
        </w:tc>
        <w:tc>
          <w:tcPr>
            <w:tcW w:w="1476" w:type="dxa"/>
            <w:vAlign w:val="bottom"/>
          </w:tcPr>
          <w:p w14:paraId="7E568F40" w14:textId="3DD20052" w:rsidR="00355A8D" w:rsidRPr="00C716AD" w:rsidRDefault="00355A8D" w:rsidP="00355A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rPr>
                <w:color w:val="000000"/>
              </w:rPr>
              <w:t>0.003</w:t>
            </w:r>
          </w:p>
        </w:tc>
      </w:tr>
      <w:tr w:rsidR="00355A8D" w:rsidRPr="006006D1" w14:paraId="3736987A" w14:textId="77777777" w:rsidTr="005C5EA2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3" w:type="dxa"/>
            <w:noWrap/>
            <w:vAlign w:val="bottom"/>
          </w:tcPr>
          <w:p w14:paraId="173516AB" w14:textId="77777777" w:rsidR="00355A8D" w:rsidRPr="006006D1" w:rsidRDefault="00355A8D" w:rsidP="00355A8D">
            <w:pPr>
              <w:jc w:val="center"/>
              <w:rPr>
                <w:color w:val="000000" w:themeColor="text1"/>
              </w:rPr>
            </w:pPr>
            <w:r w:rsidRPr="006006D1">
              <w:rPr>
                <w:color w:val="000000" w:themeColor="text1"/>
              </w:rPr>
              <w:t>VSIG2</w:t>
            </w:r>
          </w:p>
        </w:tc>
        <w:tc>
          <w:tcPr>
            <w:tcW w:w="1762" w:type="dxa"/>
            <w:noWrap/>
            <w:vAlign w:val="bottom"/>
          </w:tcPr>
          <w:p w14:paraId="6AB34A7A" w14:textId="6F4957DC" w:rsidR="00355A8D" w:rsidRPr="005C5EA2" w:rsidRDefault="00355A8D" w:rsidP="00355A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5C5EA2">
              <w:rPr>
                <w:color w:val="000000"/>
              </w:rPr>
              <w:t>2.0 (1.5, 2.7)</w:t>
            </w:r>
          </w:p>
        </w:tc>
        <w:tc>
          <w:tcPr>
            <w:tcW w:w="1476" w:type="dxa"/>
            <w:vAlign w:val="bottom"/>
          </w:tcPr>
          <w:p w14:paraId="71E34763" w14:textId="43E75750" w:rsidR="00355A8D" w:rsidRPr="00C716AD" w:rsidRDefault="00355A8D" w:rsidP="00355A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rPr>
                <w:color w:val="000000"/>
              </w:rPr>
              <w:t>0.003</w:t>
            </w:r>
          </w:p>
        </w:tc>
      </w:tr>
      <w:tr w:rsidR="00C716AD" w:rsidRPr="006006D1" w14:paraId="47CF4409" w14:textId="77777777" w:rsidTr="005C5EA2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3" w:type="dxa"/>
            <w:noWrap/>
            <w:vAlign w:val="bottom"/>
          </w:tcPr>
          <w:p w14:paraId="44844F5F" w14:textId="77777777" w:rsidR="00C716AD" w:rsidRPr="006006D1" w:rsidRDefault="00C716AD" w:rsidP="00C716AD">
            <w:pPr>
              <w:jc w:val="center"/>
              <w:rPr>
                <w:color w:val="000000" w:themeColor="text1"/>
              </w:rPr>
            </w:pPr>
            <w:r w:rsidRPr="006006D1">
              <w:rPr>
                <w:color w:val="000000" w:themeColor="text1"/>
              </w:rPr>
              <w:t>PAR-1</w:t>
            </w:r>
          </w:p>
        </w:tc>
        <w:tc>
          <w:tcPr>
            <w:tcW w:w="1762" w:type="dxa"/>
            <w:noWrap/>
            <w:vAlign w:val="bottom"/>
          </w:tcPr>
          <w:p w14:paraId="22E5BB31" w14:textId="270CFDBC" w:rsidR="00C716AD" w:rsidRPr="005C5EA2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5C5EA2">
              <w:rPr>
                <w:color w:val="000000"/>
              </w:rPr>
              <w:t>3.7 (2.0, 6.8)</w:t>
            </w:r>
          </w:p>
        </w:tc>
        <w:tc>
          <w:tcPr>
            <w:tcW w:w="1476" w:type="dxa"/>
            <w:vAlign w:val="bottom"/>
          </w:tcPr>
          <w:p w14:paraId="7410E933" w14:textId="1D20F3C1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rPr>
                <w:color w:val="000000"/>
              </w:rPr>
              <w:t>0.01</w:t>
            </w:r>
          </w:p>
        </w:tc>
      </w:tr>
      <w:tr w:rsidR="00C716AD" w:rsidRPr="006006D1" w14:paraId="0F545964" w14:textId="77777777" w:rsidTr="005C5EA2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3" w:type="dxa"/>
            <w:noWrap/>
            <w:vAlign w:val="bottom"/>
          </w:tcPr>
          <w:p w14:paraId="7571E682" w14:textId="77777777" w:rsidR="00C716AD" w:rsidRPr="006006D1" w:rsidRDefault="00C716AD" w:rsidP="00C716AD">
            <w:pPr>
              <w:jc w:val="center"/>
              <w:rPr>
                <w:color w:val="000000" w:themeColor="text1"/>
              </w:rPr>
            </w:pPr>
            <w:r w:rsidRPr="006006D1">
              <w:rPr>
                <w:color w:val="000000" w:themeColor="text1"/>
              </w:rPr>
              <w:t>TNFRSF9</w:t>
            </w:r>
          </w:p>
        </w:tc>
        <w:tc>
          <w:tcPr>
            <w:tcW w:w="1762" w:type="dxa"/>
            <w:noWrap/>
            <w:vAlign w:val="bottom"/>
          </w:tcPr>
          <w:p w14:paraId="2DA4EFE1" w14:textId="6819351D" w:rsidR="00C716AD" w:rsidRPr="005C5EA2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5C5EA2">
              <w:rPr>
                <w:color w:val="000000"/>
              </w:rPr>
              <w:t>1.7 (1.3, 2.2)</w:t>
            </w:r>
          </w:p>
        </w:tc>
        <w:tc>
          <w:tcPr>
            <w:tcW w:w="1476" w:type="dxa"/>
            <w:vAlign w:val="bottom"/>
          </w:tcPr>
          <w:p w14:paraId="4FABDD44" w14:textId="29BCB704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rPr>
                <w:color w:val="000000"/>
              </w:rPr>
              <w:t>0.01</w:t>
            </w:r>
          </w:p>
        </w:tc>
      </w:tr>
      <w:tr w:rsidR="00C716AD" w:rsidRPr="006006D1" w14:paraId="1E69C365" w14:textId="77777777" w:rsidTr="005C5EA2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3" w:type="dxa"/>
            <w:noWrap/>
            <w:vAlign w:val="bottom"/>
          </w:tcPr>
          <w:p w14:paraId="31F60315" w14:textId="77777777" w:rsidR="00C716AD" w:rsidRPr="006006D1" w:rsidRDefault="00C716AD" w:rsidP="00C716AD">
            <w:pPr>
              <w:jc w:val="center"/>
              <w:rPr>
                <w:color w:val="000000" w:themeColor="text1"/>
              </w:rPr>
            </w:pPr>
            <w:r w:rsidRPr="006006D1">
              <w:rPr>
                <w:color w:val="000000" w:themeColor="text1"/>
              </w:rPr>
              <w:t>PD-L1</w:t>
            </w:r>
          </w:p>
        </w:tc>
        <w:tc>
          <w:tcPr>
            <w:tcW w:w="1762" w:type="dxa"/>
            <w:noWrap/>
            <w:vAlign w:val="bottom"/>
          </w:tcPr>
          <w:p w14:paraId="45E1077B" w14:textId="0B1C799C" w:rsidR="00C716AD" w:rsidRPr="005C5EA2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5C5EA2">
              <w:rPr>
                <w:color w:val="000000"/>
              </w:rPr>
              <w:t>2.4 (1.6, 3.6)</w:t>
            </w:r>
          </w:p>
        </w:tc>
        <w:tc>
          <w:tcPr>
            <w:tcW w:w="1476" w:type="dxa"/>
            <w:vAlign w:val="bottom"/>
          </w:tcPr>
          <w:p w14:paraId="55AB0EF5" w14:textId="0C7C45A4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rPr>
                <w:color w:val="000000"/>
              </w:rPr>
              <w:t>0.01</w:t>
            </w:r>
          </w:p>
        </w:tc>
      </w:tr>
      <w:tr w:rsidR="00C716AD" w:rsidRPr="006006D1" w14:paraId="1AB39E54" w14:textId="77777777" w:rsidTr="005C5EA2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3" w:type="dxa"/>
            <w:noWrap/>
            <w:vAlign w:val="bottom"/>
          </w:tcPr>
          <w:p w14:paraId="5A79ACDE" w14:textId="77777777" w:rsidR="00C716AD" w:rsidRPr="006006D1" w:rsidRDefault="00C716AD" w:rsidP="00C716AD">
            <w:pPr>
              <w:jc w:val="center"/>
              <w:rPr>
                <w:color w:val="000000" w:themeColor="text1"/>
              </w:rPr>
            </w:pPr>
            <w:r w:rsidRPr="006006D1">
              <w:rPr>
                <w:color w:val="000000" w:themeColor="text1"/>
              </w:rPr>
              <w:t>TNFRSF10A</w:t>
            </w:r>
          </w:p>
        </w:tc>
        <w:tc>
          <w:tcPr>
            <w:tcW w:w="1762" w:type="dxa"/>
            <w:noWrap/>
            <w:vAlign w:val="bottom"/>
          </w:tcPr>
          <w:p w14:paraId="08E99CD0" w14:textId="67D63212" w:rsidR="00C716AD" w:rsidRPr="005C5EA2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5C5EA2">
              <w:rPr>
                <w:color w:val="000000"/>
              </w:rPr>
              <w:t>2.3 (1.5, 3.4)</w:t>
            </w:r>
          </w:p>
        </w:tc>
        <w:tc>
          <w:tcPr>
            <w:tcW w:w="1476" w:type="dxa"/>
            <w:vAlign w:val="bottom"/>
          </w:tcPr>
          <w:p w14:paraId="5B16F4A1" w14:textId="089B37C5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rPr>
                <w:color w:val="000000"/>
              </w:rPr>
              <w:t>0.01</w:t>
            </w:r>
          </w:p>
        </w:tc>
      </w:tr>
      <w:tr w:rsidR="00C716AD" w:rsidRPr="006006D1" w14:paraId="5D49A2A9" w14:textId="77777777" w:rsidTr="005C5EA2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3" w:type="dxa"/>
            <w:noWrap/>
            <w:vAlign w:val="bottom"/>
          </w:tcPr>
          <w:p w14:paraId="77CDCE2F" w14:textId="77777777" w:rsidR="00C716AD" w:rsidRPr="006006D1" w:rsidRDefault="00C716AD" w:rsidP="00C716AD">
            <w:pPr>
              <w:jc w:val="center"/>
              <w:rPr>
                <w:color w:val="000000" w:themeColor="text1"/>
              </w:rPr>
            </w:pPr>
            <w:r w:rsidRPr="006006D1">
              <w:rPr>
                <w:color w:val="000000" w:themeColor="text1"/>
              </w:rPr>
              <w:t>TM</w:t>
            </w:r>
          </w:p>
        </w:tc>
        <w:tc>
          <w:tcPr>
            <w:tcW w:w="1762" w:type="dxa"/>
            <w:noWrap/>
            <w:vAlign w:val="bottom"/>
          </w:tcPr>
          <w:p w14:paraId="2D6BE0D4" w14:textId="0E44BBF5" w:rsidR="00C716AD" w:rsidRPr="005C5EA2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5C5EA2">
              <w:rPr>
                <w:color w:val="000000"/>
              </w:rPr>
              <w:t>3.4 (1.9, 6.1)</w:t>
            </w:r>
          </w:p>
        </w:tc>
        <w:tc>
          <w:tcPr>
            <w:tcW w:w="1476" w:type="dxa"/>
            <w:vAlign w:val="bottom"/>
          </w:tcPr>
          <w:p w14:paraId="062F3D27" w14:textId="1F82851C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rPr>
                <w:color w:val="000000"/>
              </w:rPr>
              <w:t>0.01</w:t>
            </w:r>
          </w:p>
        </w:tc>
      </w:tr>
      <w:tr w:rsidR="00C716AD" w:rsidRPr="006006D1" w14:paraId="16CF0E1B" w14:textId="77777777" w:rsidTr="005C5EA2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3" w:type="dxa"/>
            <w:noWrap/>
            <w:vAlign w:val="bottom"/>
          </w:tcPr>
          <w:p w14:paraId="6CF20EA6" w14:textId="77777777" w:rsidR="00C716AD" w:rsidRPr="006006D1" w:rsidRDefault="00C716AD" w:rsidP="00C716AD">
            <w:pPr>
              <w:jc w:val="center"/>
              <w:rPr>
                <w:color w:val="000000" w:themeColor="text1"/>
              </w:rPr>
            </w:pPr>
            <w:r w:rsidRPr="006006D1">
              <w:rPr>
                <w:color w:val="000000" w:themeColor="text1"/>
              </w:rPr>
              <w:t>CAPG</w:t>
            </w:r>
          </w:p>
        </w:tc>
        <w:tc>
          <w:tcPr>
            <w:tcW w:w="1762" w:type="dxa"/>
            <w:noWrap/>
            <w:vAlign w:val="bottom"/>
          </w:tcPr>
          <w:p w14:paraId="1D28EDAB" w14:textId="08FFEE17" w:rsidR="00C716AD" w:rsidRPr="005C5EA2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5C5EA2">
              <w:rPr>
                <w:color w:val="000000"/>
              </w:rPr>
              <w:t>1.8 (1.4, 2.4)</w:t>
            </w:r>
          </w:p>
        </w:tc>
        <w:tc>
          <w:tcPr>
            <w:tcW w:w="1476" w:type="dxa"/>
            <w:vAlign w:val="bottom"/>
          </w:tcPr>
          <w:p w14:paraId="198823B8" w14:textId="4BB7F903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rPr>
                <w:color w:val="000000"/>
              </w:rPr>
              <w:t>0.02</w:t>
            </w:r>
          </w:p>
        </w:tc>
      </w:tr>
      <w:tr w:rsidR="00C716AD" w:rsidRPr="006006D1" w14:paraId="563B3CF6" w14:textId="77777777" w:rsidTr="005C5EA2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3" w:type="dxa"/>
            <w:noWrap/>
            <w:vAlign w:val="bottom"/>
          </w:tcPr>
          <w:p w14:paraId="205CE77F" w14:textId="77777777" w:rsidR="00C716AD" w:rsidRPr="006006D1" w:rsidRDefault="00C716AD" w:rsidP="00C716AD">
            <w:pPr>
              <w:jc w:val="center"/>
              <w:rPr>
                <w:color w:val="000000" w:themeColor="text1"/>
              </w:rPr>
            </w:pPr>
            <w:r w:rsidRPr="006006D1">
              <w:rPr>
                <w:color w:val="000000" w:themeColor="text1"/>
              </w:rPr>
              <w:t>IL-10RB</w:t>
            </w:r>
          </w:p>
        </w:tc>
        <w:tc>
          <w:tcPr>
            <w:tcW w:w="1762" w:type="dxa"/>
            <w:noWrap/>
            <w:vAlign w:val="bottom"/>
          </w:tcPr>
          <w:p w14:paraId="2729A3C4" w14:textId="081FBCEB" w:rsidR="00C716AD" w:rsidRPr="005C5EA2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5C5EA2">
              <w:rPr>
                <w:color w:val="000000"/>
              </w:rPr>
              <w:t>3.9 (2.0, 7.9)</w:t>
            </w:r>
          </w:p>
        </w:tc>
        <w:tc>
          <w:tcPr>
            <w:tcW w:w="1476" w:type="dxa"/>
            <w:vAlign w:val="bottom"/>
          </w:tcPr>
          <w:p w14:paraId="57398F4C" w14:textId="778302E3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rPr>
                <w:color w:val="000000"/>
              </w:rPr>
              <w:t>0.03</w:t>
            </w:r>
          </w:p>
        </w:tc>
      </w:tr>
      <w:tr w:rsidR="00C716AD" w:rsidRPr="006006D1" w14:paraId="059BE8D9" w14:textId="77777777" w:rsidTr="005C5EA2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3" w:type="dxa"/>
            <w:noWrap/>
            <w:vAlign w:val="bottom"/>
          </w:tcPr>
          <w:p w14:paraId="399E87DA" w14:textId="77777777" w:rsidR="00C716AD" w:rsidRPr="006006D1" w:rsidRDefault="00C716AD" w:rsidP="00C716AD">
            <w:pPr>
              <w:jc w:val="center"/>
              <w:rPr>
                <w:color w:val="000000" w:themeColor="text1"/>
              </w:rPr>
            </w:pPr>
            <w:r w:rsidRPr="006006D1">
              <w:rPr>
                <w:color w:val="000000" w:themeColor="text1"/>
              </w:rPr>
              <w:t>ENAH</w:t>
            </w:r>
          </w:p>
        </w:tc>
        <w:tc>
          <w:tcPr>
            <w:tcW w:w="1762" w:type="dxa"/>
            <w:noWrap/>
            <w:vAlign w:val="bottom"/>
          </w:tcPr>
          <w:p w14:paraId="11CE91E9" w14:textId="5D887AD5" w:rsidR="00C716AD" w:rsidRPr="005C5EA2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5C5EA2">
              <w:rPr>
                <w:color w:val="000000"/>
              </w:rPr>
              <w:t>2.2 (1.5, 3.4)</w:t>
            </w:r>
          </w:p>
        </w:tc>
        <w:tc>
          <w:tcPr>
            <w:tcW w:w="1476" w:type="dxa"/>
            <w:vAlign w:val="bottom"/>
          </w:tcPr>
          <w:p w14:paraId="39F1A035" w14:textId="7F6097F0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rPr>
                <w:color w:val="000000"/>
              </w:rPr>
              <w:t>0.03</w:t>
            </w:r>
          </w:p>
        </w:tc>
      </w:tr>
      <w:tr w:rsidR="00C716AD" w:rsidRPr="006006D1" w14:paraId="75AE6307" w14:textId="77777777" w:rsidTr="005C5EA2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3" w:type="dxa"/>
            <w:noWrap/>
            <w:vAlign w:val="bottom"/>
          </w:tcPr>
          <w:p w14:paraId="49408D45" w14:textId="77777777" w:rsidR="00C716AD" w:rsidRPr="006006D1" w:rsidRDefault="00C716AD" w:rsidP="00C716AD">
            <w:pPr>
              <w:jc w:val="center"/>
              <w:rPr>
                <w:color w:val="000000" w:themeColor="text1"/>
              </w:rPr>
            </w:pPr>
            <w:r w:rsidRPr="006006D1">
              <w:rPr>
                <w:color w:val="000000" w:themeColor="text1"/>
              </w:rPr>
              <w:t>IL16</w:t>
            </w:r>
          </w:p>
        </w:tc>
        <w:tc>
          <w:tcPr>
            <w:tcW w:w="1762" w:type="dxa"/>
            <w:noWrap/>
            <w:vAlign w:val="bottom"/>
          </w:tcPr>
          <w:p w14:paraId="4C7871FF" w14:textId="405C9E8B" w:rsidR="00C716AD" w:rsidRPr="005C5EA2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5C5EA2">
              <w:rPr>
                <w:color w:val="000000"/>
              </w:rPr>
              <w:t>1.8 (1.3, 2.4)</w:t>
            </w:r>
          </w:p>
        </w:tc>
        <w:tc>
          <w:tcPr>
            <w:tcW w:w="1476" w:type="dxa"/>
            <w:vAlign w:val="bottom"/>
          </w:tcPr>
          <w:p w14:paraId="585CA838" w14:textId="3ACD247E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rPr>
                <w:color w:val="000000"/>
              </w:rPr>
              <w:t>0.03</w:t>
            </w:r>
          </w:p>
        </w:tc>
      </w:tr>
      <w:tr w:rsidR="00C716AD" w:rsidRPr="006006D1" w14:paraId="534661B3" w14:textId="77777777" w:rsidTr="005C5EA2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3" w:type="dxa"/>
            <w:noWrap/>
            <w:vAlign w:val="bottom"/>
          </w:tcPr>
          <w:p w14:paraId="3E19F8F5" w14:textId="77777777" w:rsidR="00C716AD" w:rsidRPr="006006D1" w:rsidRDefault="00C716AD" w:rsidP="00C716AD">
            <w:pPr>
              <w:jc w:val="center"/>
              <w:rPr>
                <w:color w:val="000000" w:themeColor="text1"/>
              </w:rPr>
            </w:pPr>
            <w:r w:rsidRPr="006006D1">
              <w:rPr>
                <w:color w:val="000000" w:themeColor="text1"/>
              </w:rPr>
              <w:t>TF</w:t>
            </w:r>
          </w:p>
        </w:tc>
        <w:tc>
          <w:tcPr>
            <w:tcW w:w="1762" w:type="dxa"/>
            <w:noWrap/>
            <w:vAlign w:val="bottom"/>
          </w:tcPr>
          <w:p w14:paraId="05709AC3" w14:textId="62C8AB22" w:rsidR="00C716AD" w:rsidRPr="005C5EA2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5C5EA2">
              <w:rPr>
                <w:color w:val="000000"/>
              </w:rPr>
              <w:t>2.6 (1.6, 4.4)</w:t>
            </w:r>
          </w:p>
        </w:tc>
        <w:tc>
          <w:tcPr>
            <w:tcW w:w="1476" w:type="dxa"/>
            <w:vAlign w:val="bottom"/>
          </w:tcPr>
          <w:p w14:paraId="7D62D305" w14:textId="2318CDFB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rPr>
                <w:color w:val="000000"/>
              </w:rPr>
              <w:t>0.05</w:t>
            </w:r>
          </w:p>
        </w:tc>
      </w:tr>
    </w:tbl>
    <w:p w14:paraId="4E1EE5AB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125DC291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31FDE84D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74C5B194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5F3A7246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603EDCD7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66AB1625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4C7D74D0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03F73492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3DA872D2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0249BB75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61A930D3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32C2E6C6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7A1BF56B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1DA3129E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140DFDE9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77D28432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622666FA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7649658D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78C9BF2A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6EB7B2A7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184DAF60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774DAF58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7A4CA905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69FD0DF0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2C0CAA66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7CF1C858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629FC822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26CDBD69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3DE81EB1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0CEE32F6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2925C5DC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29244F22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70FC8664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22BCAFA1" w14:textId="77777777" w:rsidR="00045CEC" w:rsidRDefault="00045CEC" w:rsidP="00045CEC">
      <w:pPr>
        <w:contextualSpacing/>
        <w:rPr>
          <w:sz w:val="22"/>
          <w:szCs w:val="22"/>
        </w:rPr>
      </w:pPr>
    </w:p>
    <w:p w14:paraId="3BAA6C5C" w14:textId="77777777" w:rsidR="00045CEC" w:rsidRDefault="00045CEC" w:rsidP="00045CEC">
      <w:pPr>
        <w:contextualSpacing/>
        <w:rPr>
          <w:sz w:val="22"/>
          <w:szCs w:val="22"/>
        </w:rPr>
      </w:pPr>
    </w:p>
    <w:p w14:paraId="140BDA18" w14:textId="6FD0469D" w:rsidR="00045CEC" w:rsidRPr="006006D1" w:rsidRDefault="00045CEC" w:rsidP="00045CEC">
      <w:pPr>
        <w:contextualSpacing/>
        <w:rPr>
          <w:sz w:val="22"/>
          <w:szCs w:val="22"/>
        </w:rPr>
      </w:pPr>
      <w:r w:rsidRPr="006006D1">
        <w:rPr>
          <w:sz w:val="22"/>
          <w:szCs w:val="22"/>
        </w:rPr>
        <w:t>Shown are significant associations after applying Bonferroni correction. Models are adjusted for age, sex, race, log(proteinuria), eGFR, and primary clinicopathologic diagnosis</w:t>
      </w:r>
      <w:r w:rsidRPr="00316280">
        <w:rPr>
          <w:color w:val="000000" w:themeColor="text1"/>
          <w:sz w:val="22"/>
          <w:szCs w:val="22"/>
        </w:rPr>
        <w:t>.</w:t>
      </w:r>
      <w:r>
        <w:rPr>
          <w:color w:val="000000" w:themeColor="text1"/>
          <w:sz w:val="22"/>
          <w:szCs w:val="22"/>
        </w:rPr>
        <w:t xml:space="preserve"> </w:t>
      </w:r>
      <w:r w:rsidRPr="006006D1">
        <w:rPr>
          <w:sz w:val="22"/>
          <w:szCs w:val="22"/>
        </w:rPr>
        <w:t>HR; Hazard Ratio</w:t>
      </w:r>
    </w:p>
    <w:p w14:paraId="25BA87F0" w14:textId="77777777" w:rsidR="00045CEC" w:rsidRPr="006006D1" w:rsidRDefault="00045CEC" w:rsidP="00045CEC">
      <w:pPr>
        <w:contextualSpacing/>
        <w:rPr>
          <w:b/>
          <w:color w:val="000000" w:themeColor="text1"/>
          <w:sz w:val="22"/>
          <w:szCs w:val="22"/>
        </w:rPr>
        <w:sectPr w:rsidR="00045CEC" w:rsidRPr="006006D1" w:rsidSect="00715BA5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EEBC4E6" w14:textId="7DD65727" w:rsidR="00AB5FCD" w:rsidRDefault="00AB5FCD" w:rsidP="00AB5FCD">
      <w:r>
        <w:rPr>
          <w:b/>
          <w:color w:val="000000"/>
        </w:rPr>
        <w:lastRenderedPageBreak/>
        <w:t>Supplemental Table</w:t>
      </w:r>
      <w:r w:rsidRPr="003C11CD">
        <w:rPr>
          <w:b/>
          <w:color w:val="000000"/>
        </w:rPr>
        <w:t xml:space="preserve"> </w:t>
      </w:r>
      <w:r>
        <w:rPr>
          <w:b/>
          <w:color w:val="000000"/>
        </w:rPr>
        <w:t>3</w:t>
      </w:r>
      <w:r w:rsidRPr="003C11CD">
        <w:rPr>
          <w:b/>
          <w:bCs/>
        </w:rPr>
        <w:t>.</w:t>
      </w:r>
      <w:r w:rsidRPr="003C11CD">
        <w:t xml:space="preserve"> Top-ranked pathways for plasma biomarkers associated with adverse clinical outcomes.</w:t>
      </w:r>
    </w:p>
    <w:p w14:paraId="35EDB845" w14:textId="77777777" w:rsidR="00AB5FCD" w:rsidRPr="003C11CD" w:rsidRDefault="00AB5FCD" w:rsidP="00AB5FCD"/>
    <w:tbl>
      <w:tblPr>
        <w:tblStyle w:val="GridTable1Light"/>
        <w:tblW w:w="9488" w:type="dxa"/>
        <w:tblLayout w:type="fixed"/>
        <w:tblLook w:val="0000" w:firstRow="0" w:lastRow="0" w:firstColumn="0" w:lastColumn="0" w:noHBand="0" w:noVBand="0"/>
      </w:tblPr>
      <w:tblGrid>
        <w:gridCol w:w="725"/>
        <w:gridCol w:w="3590"/>
        <w:gridCol w:w="3330"/>
        <w:gridCol w:w="1080"/>
        <w:gridCol w:w="763"/>
      </w:tblGrid>
      <w:tr w:rsidR="00AB5FCD" w:rsidRPr="00E36DCA" w14:paraId="04F175AE" w14:textId="77777777" w:rsidTr="00960951">
        <w:trPr>
          <w:trHeight w:val="318"/>
        </w:trPr>
        <w:tc>
          <w:tcPr>
            <w:tcW w:w="9488" w:type="dxa"/>
            <w:gridSpan w:val="5"/>
            <w:shd w:val="clear" w:color="auto" w:fill="D9D9D9" w:themeFill="background1" w:themeFillShade="D9"/>
          </w:tcPr>
          <w:p w14:paraId="7BC30DB3" w14:textId="77777777" w:rsidR="00AB5FCD" w:rsidRPr="00E36DCA" w:rsidRDefault="00AB5FCD" w:rsidP="000444E5">
            <w:pPr>
              <w:jc w:val="center"/>
              <w:rPr>
                <w:b/>
                <w:bCs/>
                <w:color w:val="000000" w:themeColor="text1"/>
              </w:rPr>
            </w:pPr>
            <w:r w:rsidRPr="00E36DCA">
              <w:rPr>
                <w:b/>
                <w:bCs/>
                <w:color w:val="000000" w:themeColor="text1"/>
              </w:rPr>
              <w:t>Top-ranked pathways for kidney disease progression</w:t>
            </w:r>
          </w:p>
        </w:tc>
      </w:tr>
      <w:tr w:rsidR="00AB5FCD" w:rsidRPr="00E36DCA" w14:paraId="21674155" w14:textId="77777777" w:rsidTr="000444E5">
        <w:trPr>
          <w:trHeight w:val="343"/>
        </w:trPr>
        <w:tc>
          <w:tcPr>
            <w:tcW w:w="725" w:type="dxa"/>
          </w:tcPr>
          <w:p w14:paraId="3E3C4C2F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color w:val="000000" w:themeColor="text1"/>
              </w:rPr>
              <w:t>Rank</w:t>
            </w:r>
          </w:p>
        </w:tc>
        <w:tc>
          <w:tcPr>
            <w:tcW w:w="3590" w:type="dxa"/>
          </w:tcPr>
          <w:p w14:paraId="2A4374DA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color w:val="000000" w:themeColor="text1"/>
              </w:rPr>
              <w:t>Biomarkers</w:t>
            </w:r>
          </w:p>
        </w:tc>
        <w:tc>
          <w:tcPr>
            <w:tcW w:w="3330" w:type="dxa"/>
          </w:tcPr>
          <w:p w14:paraId="78E6977F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color w:val="000000" w:themeColor="text1"/>
              </w:rPr>
              <w:t>Pathway*</w:t>
            </w:r>
          </w:p>
        </w:tc>
        <w:tc>
          <w:tcPr>
            <w:tcW w:w="1080" w:type="dxa"/>
          </w:tcPr>
          <w:p w14:paraId="414EEE34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color w:val="000000" w:themeColor="text1"/>
              </w:rPr>
              <w:t>p-value</w:t>
            </w:r>
          </w:p>
        </w:tc>
        <w:tc>
          <w:tcPr>
            <w:tcW w:w="763" w:type="dxa"/>
          </w:tcPr>
          <w:p w14:paraId="0C151F87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color w:val="000000" w:themeColor="text1"/>
              </w:rPr>
              <w:t>FDR</w:t>
            </w:r>
          </w:p>
        </w:tc>
      </w:tr>
      <w:tr w:rsidR="00AB5FCD" w:rsidRPr="00E36DCA" w14:paraId="6F564ED2" w14:textId="77777777" w:rsidTr="000444E5">
        <w:trPr>
          <w:trHeight w:val="352"/>
        </w:trPr>
        <w:tc>
          <w:tcPr>
            <w:tcW w:w="725" w:type="dxa"/>
          </w:tcPr>
          <w:p w14:paraId="114211B4" w14:textId="77777777" w:rsidR="00AB5FCD" w:rsidRPr="00E36DCA" w:rsidRDefault="00AB5FCD" w:rsidP="000444E5">
            <w:pPr>
              <w:contextualSpacing/>
              <w:rPr>
                <w:color w:val="000000" w:themeColor="text1"/>
              </w:rPr>
            </w:pPr>
            <w:r w:rsidRPr="00E36DCA">
              <w:rPr>
                <w:color w:val="000000" w:themeColor="text1"/>
              </w:rPr>
              <w:t>1</w:t>
            </w:r>
          </w:p>
        </w:tc>
        <w:tc>
          <w:tcPr>
            <w:tcW w:w="3590" w:type="dxa"/>
          </w:tcPr>
          <w:p w14:paraId="2EADE63B" w14:textId="77777777" w:rsidR="00AB5FCD" w:rsidRPr="00E36DCA" w:rsidRDefault="00AB5FCD" w:rsidP="000444E5">
            <w:pPr>
              <w:contextualSpacing/>
              <w:rPr>
                <w:color w:val="000000" w:themeColor="text1"/>
              </w:rPr>
            </w:pPr>
            <w:r w:rsidRPr="00E36DCA">
              <w:rPr>
                <w:color w:val="000000"/>
              </w:rPr>
              <w:t>IL-10RB, CSF-1, IL16</w:t>
            </w:r>
          </w:p>
        </w:tc>
        <w:tc>
          <w:tcPr>
            <w:tcW w:w="3330" w:type="dxa"/>
          </w:tcPr>
          <w:p w14:paraId="606635FB" w14:textId="77777777" w:rsidR="00AB5FCD" w:rsidRPr="00E36DCA" w:rsidRDefault="00AB5FCD" w:rsidP="000444E5">
            <w:pPr>
              <w:contextualSpacing/>
              <w:rPr>
                <w:color w:val="000000" w:themeColor="text1"/>
              </w:rPr>
            </w:pPr>
            <w:r w:rsidRPr="00E36DCA">
              <w:rPr>
                <w:color w:val="000000" w:themeColor="text1"/>
              </w:rPr>
              <w:t xml:space="preserve">Other </w:t>
            </w:r>
            <w:r>
              <w:rPr>
                <w:color w:val="000000" w:themeColor="text1"/>
              </w:rPr>
              <w:t>I</w:t>
            </w:r>
            <w:r w:rsidRPr="00E36DCA">
              <w:rPr>
                <w:color w:val="000000" w:themeColor="text1"/>
              </w:rPr>
              <w:t xml:space="preserve">nterleukin </w:t>
            </w:r>
            <w:r>
              <w:rPr>
                <w:color w:val="000000" w:themeColor="text1"/>
              </w:rPr>
              <w:t>S</w:t>
            </w:r>
            <w:r w:rsidRPr="00E36DCA">
              <w:rPr>
                <w:color w:val="000000" w:themeColor="text1"/>
              </w:rPr>
              <w:t>ignaling</w:t>
            </w:r>
          </w:p>
        </w:tc>
        <w:tc>
          <w:tcPr>
            <w:tcW w:w="1080" w:type="dxa"/>
          </w:tcPr>
          <w:p w14:paraId="4C31C223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rFonts w:eastAsiaTheme="minorHAnsi"/>
                <w:color w:val="000000" w:themeColor="text1"/>
              </w:rPr>
              <w:t>3.99e-05</w:t>
            </w:r>
          </w:p>
        </w:tc>
        <w:tc>
          <w:tcPr>
            <w:tcW w:w="763" w:type="dxa"/>
          </w:tcPr>
          <w:p w14:paraId="2BF19E65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color w:val="000000" w:themeColor="text1"/>
              </w:rPr>
              <w:t>0.007</w:t>
            </w:r>
          </w:p>
        </w:tc>
      </w:tr>
      <w:tr w:rsidR="00AB5FCD" w:rsidRPr="00E36DCA" w14:paraId="5BB9D6B1" w14:textId="77777777" w:rsidTr="000444E5">
        <w:trPr>
          <w:trHeight w:val="352"/>
        </w:trPr>
        <w:tc>
          <w:tcPr>
            <w:tcW w:w="725" w:type="dxa"/>
          </w:tcPr>
          <w:p w14:paraId="5D1ACF17" w14:textId="77777777" w:rsidR="00AB5FCD" w:rsidRPr="00E36DCA" w:rsidRDefault="00AB5FCD" w:rsidP="000444E5">
            <w:pPr>
              <w:contextualSpacing/>
              <w:rPr>
                <w:color w:val="000000" w:themeColor="text1"/>
              </w:rPr>
            </w:pPr>
            <w:r w:rsidRPr="00E36DCA">
              <w:rPr>
                <w:color w:val="000000" w:themeColor="text1"/>
              </w:rPr>
              <w:t>2</w:t>
            </w:r>
          </w:p>
        </w:tc>
        <w:tc>
          <w:tcPr>
            <w:tcW w:w="3590" w:type="dxa"/>
          </w:tcPr>
          <w:p w14:paraId="6887887C" w14:textId="77777777" w:rsidR="00AB5FCD" w:rsidRPr="00E36DCA" w:rsidRDefault="00AB5FCD" w:rsidP="000444E5">
            <w:pPr>
              <w:contextualSpacing/>
              <w:rPr>
                <w:color w:val="000000" w:themeColor="text1"/>
              </w:rPr>
            </w:pPr>
            <w:r w:rsidRPr="00E36DCA">
              <w:rPr>
                <w:color w:val="000000" w:themeColor="text1"/>
              </w:rPr>
              <w:t>TF, TM, PAR-1</w:t>
            </w:r>
          </w:p>
        </w:tc>
        <w:tc>
          <w:tcPr>
            <w:tcW w:w="3330" w:type="dxa"/>
          </w:tcPr>
          <w:p w14:paraId="328BE2CD" w14:textId="77777777" w:rsidR="00AB5FCD" w:rsidRPr="00E36DCA" w:rsidRDefault="00AB5FCD" w:rsidP="000444E5">
            <w:pPr>
              <w:autoSpaceDE w:val="0"/>
              <w:autoSpaceDN w:val="0"/>
              <w:adjustRightInd w:val="0"/>
              <w:rPr>
                <w:color w:val="000000" w:themeColor="text1"/>
              </w:rPr>
            </w:pPr>
            <w:r w:rsidRPr="00E36DCA">
              <w:rPr>
                <w:color w:val="000000" w:themeColor="text1"/>
              </w:rPr>
              <w:t>Formation of Fibrin Clot (Clotting</w:t>
            </w:r>
          </w:p>
          <w:p w14:paraId="3B889F93" w14:textId="77777777" w:rsidR="00AB5FCD" w:rsidRPr="00E36DCA" w:rsidRDefault="00AB5FCD" w:rsidP="000444E5">
            <w:pPr>
              <w:contextualSpacing/>
              <w:rPr>
                <w:color w:val="000000" w:themeColor="text1"/>
              </w:rPr>
            </w:pPr>
            <w:r w:rsidRPr="00E36DCA">
              <w:rPr>
                <w:color w:val="000000" w:themeColor="text1"/>
              </w:rPr>
              <w:t>Cascade)</w:t>
            </w:r>
          </w:p>
        </w:tc>
        <w:tc>
          <w:tcPr>
            <w:tcW w:w="1080" w:type="dxa"/>
          </w:tcPr>
          <w:p w14:paraId="035EA0B9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rFonts w:eastAsiaTheme="minorHAnsi"/>
                <w:color w:val="000000" w:themeColor="text1"/>
              </w:rPr>
              <w:t>1.67e-04</w:t>
            </w:r>
          </w:p>
        </w:tc>
        <w:tc>
          <w:tcPr>
            <w:tcW w:w="763" w:type="dxa"/>
          </w:tcPr>
          <w:p w14:paraId="60489646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color w:val="000000" w:themeColor="text1"/>
              </w:rPr>
              <w:t>0.007</w:t>
            </w:r>
          </w:p>
        </w:tc>
      </w:tr>
      <w:tr w:rsidR="00AB5FCD" w:rsidRPr="00E36DCA" w14:paraId="7AA8CC9A" w14:textId="77777777" w:rsidTr="000444E5">
        <w:trPr>
          <w:trHeight w:val="343"/>
        </w:trPr>
        <w:tc>
          <w:tcPr>
            <w:tcW w:w="725" w:type="dxa"/>
          </w:tcPr>
          <w:p w14:paraId="036E2749" w14:textId="77777777" w:rsidR="00AB5FCD" w:rsidRPr="00E36DCA" w:rsidRDefault="00AB5FCD" w:rsidP="000444E5">
            <w:pPr>
              <w:contextualSpacing/>
              <w:rPr>
                <w:color w:val="000000" w:themeColor="text1"/>
              </w:rPr>
            </w:pPr>
            <w:r w:rsidRPr="00E36DCA">
              <w:rPr>
                <w:color w:val="000000" w:themeColor="text1"/>
              </w:rPr>
              <w:t>3</w:t>
            </w:r>
          </w:p>
        </w:tc>
        <w:tc>
          <w:tcPr>
            <w:tcW w:w="3590" w:type="dxa"/>
          </w:tcPr>
          <w:p w14:paraId="33E5CCF9" w14:textId="77777777" w:rsidR="00AB5FCD" w:rsidRPr="00E36DCA" w:rsidRDefault="00AB5FCD" w:rsidP="000444E5">
            <w:pPr>
              <w:contextualSpacing/>
              <w:rPr>
                <w:color w:val="000000" w:themeColor="text1"/>
              </w:rPr>
            </w:pPr>
            <w:r w:rsidRPr="00E36DCA">
              <w:rPr>
                <w:color w:val="000000"/>
              </w:rPr>
              <w:t>TNFRSF9, VEGF-A</w:t>
            </w:r>
            <w:r w:rsidRPr="00E36DCA">
              <w:rPr>
                <w:color w:val="000000" w:themeColor="text1"/>
              </w:rPr>
              <w:t xml:space="preserve">, </w:t>
            </w:r>
            <w:r w:rsidRPr="00E36DCA">
              <w:rPr>
                <w:color w:val="000000"/>
              </w:rPr>
              <w:t>FGF-23, IL-4RA</w:t>
            </w:r>
            <w:r w:rsidRPr="00E36DCA">
              <w:rPr>
                <w:color w:val="000000" w:themeColor="text1"/>
              </w:rPr>
              <w:t xml:space="preserve">, </w:t>
            </w:r>
            <w:r w:rsidRPr="00E36DCA">
              <w:rPr>
                <w:color w:val="000000"/>
              </w:rPr>
              <w:t>IL-10RB</w:t>
            </w:r>
            <w:r w:rsidRPr="00E36DCA">
              <w:rPr>
                <w:color w:val="000000" w:themeColor="text1"/>
              </w:rPr>
              <w:t xml:space="preserve">, </w:t>
            </w:r>
            <w:r w:rsidRPr="00E36DCA">
              <w:rPr>
                <w:color w:val="000000"/>
              </w:rPr>
              <w:t>CD40, CSF-1, IL16, TNFRSF11A</w:t>
            </w:r>
            <w:r w:rsidRPr="00E36DCA">
              <w:rPr>
                <w:color w:val="000000" w:themeColor="text1"/>
              </w:rPr>
              <w:t xml:space="preserve">, </w:t>
            </w:r>
            <w:r w:rsidRPr="00E36DCA">
              <w:rPr>
                <w:color w:val="000000"/>
              </w:rPr>
              <w:t>IL-15RA</w:t>
            </w:r>
            <w:r w:rsidRPr="00E36DCA" w:rsidDel="00D60CC4">
              <w:rPr>
                <w:color w:val="000000" w:themeColor="text1"/>
              </w:rPr>
              <w:t xml:space="preserve"> </w:t>
            </w:r>
          </w:p>
        </w:tc>
        <w:tc>
          <w:tcPr>
            <w:tcW w:w="3330" w:type="dxa"/>
          </w:tcPr>
          <w:p w14:paraId="11F541CE" w14:textId="77777777" w:rsidR="00AB5FCD" w:rsidRPr="00E36DCA" w:rsidRDefault="00AB5FCD" w:rsidP="000444E5">
            <w:pPr>
              <w:autoSpaceDE w:val="0"/>
              <w:autoSpaceDN w:val="0"/>
              <w:adjustRightInd w:val="0"/>
              <w:rPr>
                <w:color w:val="000000" w:themeColor="text1"/>
              </w:rPr>
            </w:pPr>
            <w:r w:rsidRPr="00E36DCA">
              <w:rPr>
                <w:color w:val="000000" w:themeColor="text1"/>
              </w:rPr>
              <w:t>Cytokine Signaling in Immune</w:t>
            </w:r>
          </w:p>
          <w:p w14:paraId="08EA2B0B" w14:textId="77777777" w:rsidR="00AB5FCD" w:rsidRPr="00E36DCA" w:rsidRDefault="00AB5FCD" w:rsidP="000444E5">
            <w:pPr>
              <w:contextualSpacing/>
              <w:rPr>
                <w:color w:val="000000" w:themeColor="text1"/>
              </w:rPr>
            </w:pPr>
            <w:r w:rsidRPr="00E36DCA">
              <w:rPr>
                <w:color w:val="000000" w:themeColor="text1"/>
              </w:rPr>
              <w:t>system</w:t>
            </w:r>
          </w:p>
        </w:tc>
        <w:tc>
          <w:tcPr>
            <w:tcW w:w="1080" w:type="dxa"/>
          </w:tcPr>
          <w:p w14:paraId="1A82091C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rFonts w:eastAsiaTheme="minorHAnsi"/>
                <w:color w:val="000000" w:themeColor="text1"/>
              </w:rPr>
              <w:t>1.78e-04</w:t>
            </w:r>
          </w:p>
        </w:tc>
        <w:tc>
          <w:tcPr>
            <w:tcW w:w="763" w:type="dxa"/>
          </w:tcPr>
          <w:p w14:paraId="09A42EEC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color w:val="000000" w:themeColor="text1"/>
              </w:rPr>
              <w:t>0.007</w:t>
            </w:r>
          </w:p>
        </w:tc>
      </w:tr>
      <w:tr w:rsidR="00AB5FCD" w:rsidRPr="00E36DCA" w14:paraId="56DCEA4F" w14:textId="77777777" w:rsidTr="000444E5">
        <w:trPr>
          <w:trHeight w:val="343"/>
        </w:trPr>
        <w:tc>
          <w:tcPr>
            <w:tcW w:w="725" w:type="dxa"/>
          </w:tcPr>
          <w:p w14:paraId="38BE2AFA" w14:textId="77777777" w:rsidR="00AB5FCD" w:rsidRPr="00E36DCA" w:rsidRDefault="00AB5FCD" w:rsidP="000444E5">
            <w:pPr>
              <w:contextualSpacing/>
              <w:rPr>
                <w:color w:val="000000" w:themeColor="text1"/>
              </w:rPr>
            </w:pPr>
            <w:r w:rsidRPr="00E36DCA">
              <w:rPr>
                <w:color w:val="000000" w:themeColor="text1"/>
              </w:rPr>
              <w:t>4</w:t>
            </w:r>
          </w:p>
        </w:tc>
        <w:tc>
          <w:tcPr>
            <w:tcW w:w="3590" w:type="dxa"/>
          </w:tcPr>
          <w:p w14:paraId="72839C8C" w14:textId="77777777" w:rsidR="00AB5FCD" w:rsidRPr="00E36DCA" w:rsidRDefault="00AB5FCD" w:rsidP="000444E5">
            <w:pPr>
              <w:contextualSpacing/>
              <w:rPr>
                <w:color w:val="000000" w:themeColor="text1"/>
              </w:rPr>
            </w:pPr>
            <w:r w:rsidRPr="00E36DCA">
              <w:rPr>
                <w:color w:val="000000"/>
              </w:rPr>
              <w:t>TRAIL-R2, TNFRSF10A</w:t>
            </w:r>
            <w:r w:rsidRPr="00E36DCA" w:rsidDel="00D60CC4">
              <w:rPr>
                <w:color w:val="000000" w:themeColor="text1"/>
              </w:rPr>
              <w:t xml:space="preserve"> </w:t>
            </w:r>
          </w:p>
        </w:tc>
        <w:tc>
          <w:tcPr>
            <w:tcW w:w="3330" w:type="dxa"/>
          </w:tcPr>
          <w:p w14:paraId="3E199DFF" w14:textId="77777777" w:rsidR="00AB5FCD" w:rsidRPr="00E36DCA" w:rsidRDefault="00AB5FCD" w:rsidP="000444E5">
            <w:pPr>
              <w:contextualSpacing/>
              <w:rPr>
                <w:color w:val="000000" w:themeColor="text1"/>
              </w:rPr>
            </w:pPr>
            <w:r w:rsidRPr="00E36DCA">
              <w:rPr>
                <w:color w:val="000000" w:themeColor="text1"/>
              </w:rPr>
              <w:t>TRAIL signaling</w:t>
            </w:r>
          </w:p>
        </w:tc>
        <w:tc>
          <w:tcPr>
            <w:tcW w:w="1080" w:type="dxa"/>
          </w:tcPr>
          <w:p w14:paraId="77CF1248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rFonts w:eastAsiaTheme="minorHAnsi"/>
                <w:color w:val="000000" w:themeColor="text1"/>
              </w:rPr>
              <w:t>2.25e-04</w:t>
            </w:r>
          </w:p>
        </w:tc>
        <w:tc>
          <w:tcPr>
            <w:tcW w:w="763" w:type="dxa"/>
          </w:tcPr>
          <w:p w14:paraId="5DFD3B68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color w:val="000000" w:themeColor="text1"/>
              </w:rPr>
              <w:t>0.007</w:t>
            </w:r>
          </w:p>
        </w:tc>
      </w:tr>
      <w:tr w:rsidR="00AB5FCD" w:rsidRPr="00E36DCA" w14:paraId="7EF9E94D" w14:textId="77777777" w:rsidTr="000444E5">
        <w:trPr>
          <w:trHeight w:val="352"/>
        </w:trPr>
        <w:tc>
          <w:tcPr>
            <w:tcW w:w="725" w:type="dxa"/>
          </w:tcPr>
          <w:p w14:paraId="7415B742" w14:textId="77777777" w:rsidR="00AB5FCD" w:rsidRPr="00E36DCA" w:rsidRDefault="00AB5FCD" w:rsidP="000444E5">
            <w:pPr>
              <w:contextualSpacing/>
              <w:rPr>
                <w:color w:val="000000" w:themeColor="text1"/>
              </w:rPr>
            </w:pPr>
            <w:r w:rsidRPr="00E36DCA">
              <w:rPr>
                <w:color w:val="000000" w:themeColor="text1"/>
              </w:rPr>
              <w:t>5</w:t>
            </w:r>
          </w:p>
        </w:tc>
        <w:tc>
          <w:tcPr>
            <w:tcW w:w="3590" w:type="dxa"/>
          </w:tcPr>
          <w:p w14:paraId="002441A9" w14:textId="77777777" w:rsidR="00AB5FCD" w:rsidRPr="00E36DCA" w:rsidRDefault="00AB5FCD" w:rsidP="000444E5">
            <w:pPr>
              <w:contextualSpacing/>
              <w:rPr>
                <w:color w:val="000000" w:themeColor="text1"/>
              </w:rPr>
            </w:pPr>
            <w:r w:rsidRPr="00E36DCA">
              <w:rPr>
                <w:color w:val="000000"/>
              </w:rPr>
              <w:t>VEGF-A</w:t>
            </w:r>
            <w:r w:rsidRPr="00E36DCA">
              <w:rPr>
                <w:color w:val="000000" w:themeColor="text1"/>
              </w:rPr>
              <w:t xml:space="preserve">, </w:t>
            </w:r>
            <w:r w:rsidRPr="00E36DCA">
              <w:rPr>
                <w:color w:val="000000"/>
              </w:rPr>
              <w:t>PGF</w:t>
            </w:r>
            <w:r w:rsidRPr="00E36DCA" w:rsidDel="00D60CC4">
              <w:rPr>
                <w:color w:val="000000" w:themeColor="text1"/>
              </w:rPr>
              <w:t xml:space="preserve"> </w:t>
            </w:r>
          </w:p>
        </w:tc>
        <w:tc>
          <w:tcPr>
            <w:tcW w:w="3330" w:type="dxa"/>
          </w:tcPr>
          <w:p w14:paraId="09F7AC6A" w14:textId="77777777" w:rsidR="00AB5FCD" w:rsidRPr="00E36DCA" w:rsidRDefault="00AB5FCD" w:rsidP="000444E5">
            <w:pPr>
              <w:contextualSpacing/>
              <w:rPr>
                <w:color w:val="000000" w:themeColor="text1"/>
              </w:rPr>
            </w:pPr>
            <w:r w:rsidRPr="00E36DCA">
              <w:rPr>
                <w:color w:val="000000" w:themeColor="text1"/>
              </w:rPr>
              <w:t>VEGF ligand-receptor interactions</w:t>
            </w:r>
          </w:p>
        </w:tc>
        <w:tc>
          <w:tcPr>
            <w:tcW w:w="1080" w:type="dxa"/>
          </w:tcPr>
          <w:p w14:paraId="7D9E24F0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rFonts w:eastAsiaTheme="minorHAnsi"/>
                <w:color w:val="000000" w:themeColor="text1"/>
              </w:rPr>
              <w:t>2.25e-04</w:t>
            </w:r>
          </w:p>
        </w:tc>
        <w:tc>
          <w:tcPr>
            <w:tcW w:w="763" w:type="dxa"/>
          </w:tcPr>
          <w:p w14:paraId="36FC0FE1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color w:val="000000" w:themeColor="text1"/>
              </w:rPr>
              <w:t>0.007</w:t>
            </w:r>
          </w:p>
        </w:tc>
      </w:tr>
      <w:tr w:rsidR="00AB5FCD" w:rsidRPr="00E36DCA" w14:paraId="1FD0D907" w14:textId="77777777" w:rsidTr="00960951">
        <w:trPr>
          <w:trHeight w:val="318"/>
        </w:trPr>
        <w:tc>
          <w:tcPr>
            <w:tcW w:w="9488" w:type="dxa"/>
            <w:gridSpan w:val="5"/>
            <w:shd w:val="clear" w:color="auto" w:fill="D9D9D9" w:themeFill="background1" w:themeFillShade="D9"/>
          </w:tcPr>
          <w:p w14:paraId="54782283" w14:textId="77777777" w:rsidR="00AB5FCD" w:rsidRPr="00E36DCA" w:rsidRDefault="00AB5FCD" w:rsidP="000444E5">
            <w:pPr>
              <w:jc w:val="center"/>
              <w:rPr>
                <w:b/>
                <w:bCs/>
                <w:color w:val="000000" w:themeColor="text1"/>
              </w:rPr>
            </w:pPr>
            <w:r w:rsidRPr="00E36DCA">
              <w:rPr>
                <w:b/>
                <w:bCs/>
                <w:color w:val="000000" w:themeColor="text1"/>
              </w:rPr>
              <w:t xml:space="preserve">Top-ranked pathways for </w:t>
            </w:r>
            <w:r>
              <w:rPr>
                <w:b/>
                <w:bCs/>
                <w:color w:val="000000" w:themeColor="text1"/>
              </w:rPr>
              <w:t>death</w:t>
            </w:r>
          </w:p>
        </w:tc>
      </w:tr>
      <w:tr w:rsidR="00AB5FCD" w:rsidRPr="00E36DCA" w14:paraId="12AB4768" w14:textId="77777777" w:rsidTr="000444E5">
        <w:trPr>
          <w:trHeight w:val="343"/>
        </w:trPr>
        <w:tc>
          <w:tcPr>
            <w:tcW w:w="725" w:type="dxa"/>
          </w:tcPr>
          <w:p w14:paraId="2A22A86D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color w:val="000000" w:themeColor="text1"/>
              </w:rPr>
              <w:t>Rank</w:t>
            </w:r>
          </w:p>
        </w:tc>
        <w:tc>
          <w:tcPr>
            <w:tcW w:w="3590" w:type="dxa"/>
          </w:tcPr>
          <w:p w14:paraId="0EA430FF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color w:val="000000" w:themeColor="text1"/>
              </w:rPr>
              <w:t>Biomarkers</w:t>
            </w:r>
          </w:p>
        </w:tc>
        <w:tc>
          <w:tcPr>
            <w:tcW w:w="3330" w:type="dxa"/>
          </w:tcPr>
          <w:p w14:paraId="4BF8607B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color w:val="000000" w:themeColor="text1"/>
              </w:rPr>
              <w:t>Pathway*</w:t>
            </w:r>
          </w:p>
        </w:tc>
        <w:tc>
          <w:tcPr>
            <w:tcW w:w="1080" w:type="dxa"/>
          </w:tcPr>
          <w:p w14:paraId="129A3138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color w:val="000000" w:themeColor="text1"/>
              </w:rPr>
              <w:t>p-value</w:t>
            </w:r>
          </w:p>
        </w:tc>
        <w:tc>
          <w:tcPr>
            <w:tcW w:w="763" w:type="dxa"/>
          </w:tcPr>
          <w:p w14:paraId="405EDF5A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color w:val="000000" w:themeColor="text1"/>
              </w:rPr>
              <w:t>FDR</w:t>
            </w:r>
          </w:p>
        </w:tc>
      </w:tr>
      <w:tr w:rsidR="00AB5FCD" w:rsidRPr="00E36DCA" w14:paraId="0DDD7140" w14:textId="77777777" w:rsidTr="000444E5">
        <w:trPr>
          <w:trHeight w:val="352"/>
        </w:trPr>
        <w:tc>
          <w:tcPr>
            <w:tcW w:w="725" w:type="dxa"/>
          </w:tcPr>
          <w:p w14:paraId="4FDF0DBD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color w:val="000000" w:themeColor="text1"/>
              </w:rPr>
              <w:t>1</w:t>
            </w:r>
          </w:p>
        </w:tc>
        <w:tc>
          <w:tcPr>
            <w:tcW w:w="3590" w:type="dxa"/>
          </w:tcPr>
          <w:p w14:paraId="3B1EE4E6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color w:val="000000"/>
              </w:rPr>
              <w:t>CD40-L</w:t>
            </w:r>
            <w:r w:rsidRPr="00E36DCA">
              <w:rPr>
                <w:color w:val="000000" w:themeColor="text1"/>
              </w:rPr>
              <w:t xml:space="preserve">, </w:t>
            </w:r>
            <w:r w:rsidRPr="00E36DCA">
              <w:rPr>
                <w:color w:val="000000"/>
              </w:rPr>
              <w:t>IL-4RA</w:t>
            </w:r>
            <w:r w:rsidRPr="00E36DCA">
              <w:rPr>
                <w:color w:val="000000" w:themeColor="text1"/>
              </w:rPr>
              <w:t xml:space="preserve">, </w:t>
            </w:r>
            <w:r w:rsidRPr="00E36DCA">
              <w:rPr>
                <w:color w:val="000000"/>
              </w:rPr>
              <w:t>CD4, IL-18R1, IL6, SCF</w:t>
            </w:r>
            <w:r w:rsidRPr="00E36DCA">
              <w:rPr>
                <w:color w:val="000000" w:themeColor="text1"/>
              </w:rPr>
              <w:t xml:space="preserve">, </w:t>
            </w:r>
            <w:r w:rsidRPr="00E36DCA">
              <w:rPr>
                <w:color w:val="000000"/>
              </w:rPr>
              <w:t>IL-15RA</w:t>
            </w:r>
            <w:r w:rsidRPr="00E36DCA">
              <w:rPr>
                <w:color w:val="000000" w:themeColor="text1"/>
              </w:rPr>
              <w:t xml:space="preserve">, </w:t>
            </w:r>
            <w:r w:rsidRPr="00E36DCA">
              <w:rPr>
                <w:color w:val="000000"/>
              </w:rPr>
              <w:t>IL-27, Gal-9, IL-8, TNFRSF11A</w:t>
            </w:r>
            <w:r w:rsidRPr="00E36DCA">
              <w:rPr>
                <w:color w:val="000000" w:themeColor="text1"/>
              </w:rPr>
              <w:t xml:space="preserve">, </w:t>
            </w:r>
            <w:r w:rsidRPr="00E36DCA">
              <w:rPr>
                <w:color w:val="000000"/>
              </w:rPr>
              <w:t>OPG</w:t>
            </w:r>
            <w:r w:rsidRPr="00E36DCA" w:rsidDel="00575D86">
              <w:rPr>
                <w:color w:val="000000" w:themeColor="text1"/>
              </w:rPr>
              <w:t xml:space="preserve"> </w:t>
            </w:r>
          </w:p>
        </w:tc>
        <w:tc>
          <w:tcPr>
            <w:tcW w:w="3330" w:type="dxa"/>
          </w:tcPr>
          <w:p w14:paraId="2B403235" w14:textId="77777777" w:rsidR="00AB5FCD" w:rsidRPr="00E36DCA" w:rsidRDefault="00AB5FCD" w:rsidP="000444E5">
            <w:pPr>
              <w:autoSpaceDE w:val="0"/>
              <w:autoSpaceDN w:val="0"/>
              <w:adjustRightInd w:val="0"/>
              <w:rPr>
                <w:color w:val="000000" w:themeColor="text1"/>
              </w:rPr>
            </w:pPr>
            <w:r w:rsidRPr="00E36DCA">
              <w:rPr>
                <w:color w:val="000000" w:themeColor="text1"/>
              </w:rPr>
              <w:t>Cytokine Signaling in Immune system</w:t>
            </w:r>
          </w:p>
        </w:tc>
        <w:tc>
          <w:tcPr>
            <w:tcW w:w="1080" w:type="dxa"/>
          </w:tcPr>
          <w:p w14:paraId="58D2EF3F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rFonts w:eastAsiaTheme="minorHAnsi"/>
                <w:color w:val="000000" w:themeColor="text1"/>
              </w:rPr>
              <w:t>2.04e-05</w:t>
            </w:r>
          </w:p>
        </w:tc>
        <w:tc>
          <w:tcPr>
            <w:tcW w:w="763" w:type="dxa"/>
          </w:tcPr>
          <w:p w14:paraId="2F31357B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rFonts w:eastAsiaTheme="minorHAnsi"/>
                <w:color w:val="000000" w:themeColor="text1"/>
              </w:rPr>
              <w:t>0.004</w:t>
            </w:r>
          </w:p>
        </w:tc>
      </w:tr>
      <w:tr w:rsidR="00AB5FCD" w:rsidRPr="00E36DCA" w14:paraId="27448A9D" w14:textId="77777777" w:rsidTr="000444E5">
        <w:trPr>
          <w:trHeight w:val="343"/>
        </w:trPr>
        <w:tc>
          <w:tcPr>
            <w:tcW w:w="725" w:type="dxa"/>
          </w:tcPr>
          <w:p w14:paraId="034E5542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color w:val="000000" w:themeColor="text1"/>
              </w:rPr>
              <w:t>2</w:t>
            </w:r>
          </w:p>
        </w:tc>
        <w:tc>
          <w:tcPr>
            <w:tcW w:w="3590" w:type="dxa"/>
          </w:tcPr>
          <w:p w14:paraId="6F297082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color w:val="000000"/>
              </w:rPr>
              <w:t>IL-27, IL-4RA</w:t>
            </w:r>
            <w:r w:rsidRPr="00E36DCA">
              <w:rPr>
                <w:color w:val="000000" w:themeColor="text1"/>
              </w:rPr>
              <w:t xml:space="preserve">, </w:t>
            </w:r>
            <w:r w:rsidRPr="00E36DCA">
              <w:rPr>
                <w:color w:val="000000"/>
              </w:rPr>
              <w:t>CD4, Gal-9, IL-18R1, IL-8, IL6, IL-15RA</w:t>
            </w:r>
            <w:r w:rsidRPr="00E36DCA" w:rsidDel="00575D86">
              <w:rPr>
                <w:color w:val="000000" w:themeColor="text1"/>
              </w:rPr>
              <w:t xml:space="preserve"> </w:t>
            </w:r>
          </w:p>
        </w:tc>
        <w:tc>
          <w:tcPr>
            <w:tcW w:w="3330" w:type="dxa"/>
          </w:tcPr>
          <w:p w14:paraId="23CE1987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color w:val="000000" w:themeColor="text1"/>
              </w:rPr>
              <w:t>Signaling by Interleukins</w:t>
            </w:r>
          </w:p>
        </w:tc>
        <w:tc>
          <w:tcPr>
            <w:tcW w:w="1080" w:type="dxa"/>
          </w:tcPr>
          <w:p w14:paraId="34B6029F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rFonts w:eastAsiaTheme="minorHAnsi"/>
                <w:color w:val="000000" w:themeColor="text1"/>
              </w:rPr>
              <w:t>5.77e-05</w:t>
            </w:r>
          </w:p>
        </w:tc>
        <w:tc>
          <w:tcPr>
            <w:tcW w:w="763" w:type="dxa"/>
          </w:tcPr>
          <w:p w14:paraId="458F588A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rFonts w:eastAsiaTheme="minorHAnsi"/>
                <w:color w:val="000000" w:themeColor="text1"/>
              </w:rPr>
              <w:t>0.006</w:t>
            </w:r>
          </w:p>
        </w:tc>
      </w:tr>
      <w:tr w:rsidR="00AB5FCD" w:rsidRPr="00E36DCA" w14:paraId="575D6D7E" w14:textId="77777777" w:rsidTr="000444E5">
        <w:trPr>
          <w:trHeight w:val="352"/>
        </w:trPr>
        <w:tc>
          <w:tcPr>
            <w:tcW w:w="725" w:type="dxa"/>
          </w:tcPr>
          <w:p w14:paraId="0B8672C5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color w:val="000000" w:themeColor="text1"/>
              </w:rPr>
              <w:t>3</w:t>
            </w:r>
          </w:p>
        </w:tc>
        <w:tc>
          <w:tcPr>
            <w:tcW w:w="3590" w:type="dxa"/>
          </w:tcPr>
          <w:p w14:paraId="3FED98DA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color w:val="000000"/>
              </w:rPr>
              <w:t>TRAIL-R2, TNFRSF10A</w:t>
            </w:r>
            <w:r w:rsidRPr="00E36DCA" w:rsidDel="00575D86">
              <w:rPr>
                <w:color w:val="000000" w:themeColor="text1"/>
              </w:rPr>
              <w:t xml:space="preserve"> </w:t>
            </w:r>
          </w:p>
        </w:tc>
        <w:tc>
          <w:tcPr>
            <w:tcW w:w="3330" w:type="dxa"/>
          </w:tcPr>
          <w:p w14:paraId="190DC042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color w:val="000000" w:themeColor="text1"/>
              </w:rPr>
              <w:t>TRAIL signaling</w:t>
            </w:r>
          </w:p>
        </w:tc>
        <w:tc>
          <w:tcPr>
            <w:tcW w:w="1080" w:type="dxa"/>
          </w:tcPr>
          <w:p w14:paraId="3F956E61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rFonts w:eastAsiaTheme="minorHAnsi"/>
                <w:color w:val="000000" w:themeColor="text1"/>
              </w:rPr>
              <w:t>2.88e-04</w:t>
            </w:r>
          </w:p>
        </w:tc>
        <w:tc>
          <w:tcPr>
            <w:tcW w:w="763" w:type="dxa"/>
          </w:tcPr>
          <w:p w14:paraId="62B8673D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rFonts w:eastAsiaTheme="minorHAnsi"/>
                <w:color w:val="000000" w:themeColor="text1"/>
              </w:rPr>
              <w:t>0.017</w:t>
            </w:r>
          </w:p>
        </w:tc>
      </w:tr>
      <w:tr w:rsidR="00AB5FCD" w:rsidRPr="00E36DCA" w14:paraId="7F1F5282" w14:textId="77777777" w:rsidTr="000444E5">
        <w:trPr>
          <w:trHeight w:val="343"/>
        </w:trPr>
        <w:tc>
          <w:tcPr>
            <w:tcW w:w="725" w:type="dxa"/>
          </w:tcPr>
          <w:p w14:paraId="363E6EEA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color w:val="000000" w:themeColor="text1"/>
              </w:rPr>
              <w:t>4</w:t>
            </w:r>
          </w:p>
        </w:tc>
        <w:tc>
          <w:tcPr>
            <w:tcW w:w="3590" w:type="dxa"/>
          </w:tcPr>
          <w:p w14:paraId="1431CF51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color w:val="000000"/>
              </w:rPr>
              <w:t>CTSL1, ACE2</w:t>
            </w:r>
          </w:p>
        </w:tc>
        <w:tc>
          <w:tcPr>
            <w:tcW w:w="3330" w:type="dxa"/>
          </w:tcPr>
          <w:p w14:paraId="55EB14C4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rFonts w:eastAsiaTheme="minorHAnsi"/>
                <w:color w:val="000000" w:themeColor="text1"/>
              </w:rPr>
              <w:t>Attachment and Entry</w:t>
            </w:r>
          </w:p>
        </w:tc>
        <w:tc>
          <w:tcPr>
            <w:tcW w:w="1080" w:type="dxa"/>
          </w:tcPr>
          <w:p w14:paraId="368881D7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rFonts w:eastAsiaTheme="minorHAnsi"/>
                <w:color w:val="000000" w:themeColor="text1"/>
              </w:rPr>
              <w:t>4.48e-04</w:t>
            </w:r>
          </w:p>
        </w:tc>
        <w:tc>
          <w:tcPr>
            <w:tcW w:w="763" w:type="dxa"/>
          </w:tcPr>
          <w:p w14:paraId="2DE9D864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rFonts w:eastAsiaTheme="minorHAnsi"/>
                <w:color w:val="000000" w:themeColor="text1"/>
              </w:rPr>
              <w:t>0.017</w:t>
            </w:r>
          </w:p>
        </w:tc>
      </w:tr>
      <w:tr w:rsidR="00AB5FCD" w:rsidRPr="00E36DCA" w14:paraId="4BC13359" w14:textId="77777777" w:rsidTr="000444E5">
        <w:trPr>
          <w:trHeight w:val="343"/>
        </w:trPr>
        <w:tc>
          <w:tcPr>
            <w:tcW w:w="725" w:type="dxa"/>
          </w:tcPr>
          <w:p w14:paraId="6FAD51CA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color w:val="000000" w:themeColor="text1"/>
              </w:rPr>
              <w:t>5</w:t>
            </w:r>
          </w:p>
        </w:tc>
        <w:tc>
          <w:tcPr>
            <w:tcW w:w="3590" w:type="dxa"/>
          </w:tcPr>
          <w:p w14:paraId="6727A94B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color w:val="000000"/>
              </w:rPr>
              <w:t>TRAIL-R2, TNFRSF10A</w:t>
            </w:r>
            <w:r w:rsidRPr="00E36DCA" w:rsidDel="00575D86">
              <w:rPr>
                <w:color w:val="000000" w:themeColor="text1"/>
              </w:rPr>
              <w:t xml:space="preserve"> </w:t>
            </w:r>
          </w:p>
        </w:tc>
        <w:tc>
          <w:tcPr>
            <w:tcW w:w="3330" w:type="dxa"/>
          </w:tcPr>
          <w:p w14:paraId="77968646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color w:val="000000" w:themeColor="text1"/>
              </w:rPr>
              <w:t>Regulation by c-FLIP</w:t>
            </w:r>
          </w:p>
        </w:tc>
        <w:tc>
          <w:tcPr>
            <w:tcW w:w="1080" w:type="dxa"/>
          </w:tcPr>
          <w:p w14:paraId="64AA1813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rFonts w:eastAsiaTheme="minorHAnsi"/>
                <w:color w:val="000000" w:themeColor="text1"/>
              </w:rPr>
              <w:t>5.40e-04</w:t>
            </w:r>
          </w:p>
        </w:tc>
        <w:tc>
          <w:tcPr>
            <w:tcW w:w="763" w:type="dxa"/>
          </w:tcPr>
          <w:p w14:paraId="6C6A796D" w14:textId="77777777" w:rsidR="00AB5FCD" w:rsidRPr="00E36DCA" w:rsidRDefault="00AB5FCD" w:rsidP="000444E5">
            <w:pPr>
              <w:rPr>
                <w:color w:val="000000" w:themeColor="text1"/>
              </w:rPr>
            </w:pPr>
            <w:r w:rsidRPr="00E36DCA">
              <w:rPr>
                <w:rFonts w:eastAsiaTheme="minorHAnsi"/>
                <w:color w:val="000000" w:themeColor="text1"/>
              </w:rPr>
              <w:t>0.017</w:t>
            </w:r>
          </w:p>
        </w:tc>
      </w:tr>
    </w:tbl>
    <w:p w14:paraId="4DDBB4C6" w14:textId="77777777" w:rsidR="00AB5FCD" w:rsidRDefault="00AB5FCD" w:rsidP="00AB5FCD">
      <w:pPr>
        <w:rPr>
          <w:color w:val="000000"/>
        </w:rPr>
      </w:pPr>
    </w:p>
    <w:p w14:paraId="00B2E8CD" w14:textId="2431D8FE" w:rsidR="00AB5FCD" w:rsidRDefault="00AB5FCD" w:rsidP="00AB5FCD">
      <w:pPr>
        <w:rPr>
          <w:color w:val="000000" w:themeColor="text1"/>
        </w:rPr>
      </w:pPr>
      <w:r>
        <w:rPr>
          <w:color w:val="000000"/>
        </w:rPr>
        <w:t>B</w:t>
      </w:r>
      <w:r w:rsidRPr="003C11CD">
        <w:rPr>
          <w:color w:val="000000"/>
        </w:rPr>
        <w:t xml:space="preserve">iomarkers </w:t>
      </w:r>
      <w:r>
        <w:rPr>
          <w:color w:val="000000"/>
        </w:rPr>
        <w:t xml:space="preserve">associated with kidney disease and progression and death </w:t>
      </w:r>
      <w:r w:rsidRPr="003C11CD">
        <w:rPr>
          <w:color w:val="000000"/>
        </w:rPr>
        <w:t xml:space="preserve">(Figure </w:t>
      </w:r>
      <w:r>
        <w:rPr>
          <w:color w:val="000000"/>
        </w:rPr>
        <w:t>2</w:t>
      </w:r>
      <w:r w:rsidRPr="003C11CD">
        <w:rPr>
          <w:color w:val="000000"/>
        </w:rPr>
        <w:t xml:space="preserve">, Supplemental Table </w:t>
      </w:r>
      <w:r>
        <w:rPr>
          <w:color w:val="000000"/>
        </w:rPr>
        <w:t>2 and 4</w:t>
      </w:r>
      <w:r w:rsidRPr="003C11CD">
        <w:rPr>
          <w:color w:val="000000"/>
        </w:rPr>
        <w:t xml:space="preserve">) were submitted to </w:t>
      </w:r>
      <w:proofErr w:type="spellStart"/>
      <w:r w:rsidRPr="003C11CD">
        <w:rPr>
          <w:color w:val="000000"/>
        </w:rPr>
        <w:t>Reactome</w:t>
      </w:r>
      <w:proofErr w:type="spellEnd"/>
      <w:r w:rsidRPr="003C11CD">
        <w:rPr>
          <w:color w:val="000000"/>
        </w:rPr>
        <w:t xml:space="preserve"> for pathway analyses. *</w:t>
      </w:r>
      <w:r>
        <w:rPr>
          <w:color w:val="000000"/>
        </w:rPr>
        <w:t>L</w:t>
      </w:r>
      <w:r w:rsidRPr="003C11CD">
        <w:rPr>
          <w:color w:val="000000"/>
        </w:rPr>
        <w:t xml:space="preserve">isted are the top </w:t>
      </w:r>
      <w:r>
        <w:rPr>
          <w:color w:val="000000"/>
        </w:rPr>
        <w:t>five</w:t>
      </w:r>
      <w:r w:rsidRPr="003C11CD">
        <w:rPr>
          <w:color w:val="000000"/>
        </w:rPr>
        <w:t xml:space="preserve"> ranked pathways. TRAIL, </w:t>
      </w:r>
      <w:r w:rsidRPr="003C11CD">
        <w:rPr>
          <w:color w:val="000000"/>
          <w:shd w:val="clear" w:color="auto" w:fill="FFFFFF"/>
        </w:rPr>
        <w:t>TNF-related apoptosis-inducing ligand</w:t>
      </w:r>
      <w:r w:rsidRPr="003C11CD">
        <w:rPr>
          <w:color w:val="000000"/>
        </w:rPr>
        <w:t xml:space="preserve">; VEGF, </w:t>
      </w:r>
      <w:r w:rsidRPr="003C11CD">
        <w:rPr>
          <w:color w:val="000000"/>
          <w:shd w:val="clear" w:color="auto" w:fill="FFFFFF"/>
        </w:rPr>
        <w:t>vascular endothelial growth factor</w:t>
      </w:r>
      <w:r w:rsidRPr="003C11CD">
        <w:rPr>
          <w:color w:val="000000"/>
        </w:rPr>
        <w:t xml:space="preserve">; c-FLIP, </w:t>
      </w:r>
      <w:r w:rsidRPr="003C11CD">
        <w:rPr>
          <w:color w:val="000000"/>
          <w:shd w:val="clear" w:color="auto" w:fill="FFFFFF"/>
        </w:rPr>
        <w:t>FADD-like IL-1β-converting enzyme-inhibitory protein</w:t>
      </w:r>
      <w:r>
        <w:rPr>
          <w:color w:val="000000"/>
        </w:rPr>
        <w:t xml:space="preserve">. </w:t>
      </w:r>
    </w:p>
    <w:p w14:paraId="6A999DEB" w14:textId="77777777" w:rsidR="00AB5FCD" w:rsidRDefault="00AB5FCD" w:rsidP="00AB5FCD">
      <w:pPr>
        <w:rPr>
          <w:b/>
          <w:color w:val="000000" w:themeColor="text1"/>
        </w:rPr>
      </w:pPr>
    </w:p>
    <w:p w14:paraId="7FFDC505" w14:textId="0E162264" w:rsidR="00045CEC" w:rsidRPr="00AB5FCD" w:rsidRDefault="00AB5FCD" w:rsidP="00AB5FCD">
      <w:pPr>
        <w:rPr>
          <w:rFonts w:eastAsiaTheme="majorEastAsia"/>
          <w:b/>
          <w:color w:val="000000" w:themeColor="text1"/>
        </w:rPr>
      </w:pPr>
      <w:r>
        <w:rPr>
          <w:b/>
          <w:color w:val="000000" w:themeColor="text1"/>
        </w:rPr>
        <w:br w:type="page"/>
      </w:r>
      <w:r w:rsidR="00045CEC" w:rsidRPr="00D138EE">
        <w:rPr>
          <w:b/>
          <w:color w:val="000000" w:themeColor="text1"/>
        </w:rPr>
        <w:lastRenderedPageBreak/>
        <w:t xml:space="preserve">Supplemental Table </w:t>
      </w:r>
      <w:r w:rsidR="00F014EF">
        <w:rPr>
          <w:b/>
          <w:color w:val="000000" w:themeColor="text1"/>
        </w:rPr>
        <w:t>4</w:t>
      </w:r>
      <w:r w:rsidR="00045CEC" w:rsidRPr="00D138EE">
        <w:rPr>
          <w:b/>
          <w:color w:val="000000" w:themeColor="text1"/>
        </w:rPr>
        <w:t xml:space="preserve">. </w:t>
      </w:r>
      <w:r w:rsidR="00045CEC" w:rsidRPr="00D138EE">
        <w:rPr>
          <w:bCs/>
          <w:color w:val="000000" w:themeColor="text1"/>
        </w:rPr>
        <w:t>Associations of plasma biomarkers with death.</w:t>
      </w:r>
    </w:p>
    <w:tbl>
      <w:tblPr>
        <w:tblStyle w:val="GridTable1Light"/>
        <w:tblpPr w:leftFromText="180" w:rightFromText="180" w:vertAnchor="text" w:horzAnchor="margin" w:tblpXSpec="center" w:tblpY="254"/>
        <w:tblW w:w="4595" w:type="dxa"/>
        <w:tblLook w:val="04A0" w:firstRow="1" w:lastRow="0" w:firstColumn="1" w:lastColumn="0" w:noHBand="0" w:noVBand="1"/>
      </w:tblPr>
      <w:tblGrid>
        <w:gridCol w:w="1617"/>
        <w:gridCol w:w="1490"/>
        <w:gridCol w:w="1488"/>
      </w:tblGrid>
      <w:tr w:rsidR="000C20F8" w:rsidRPr="006006D1" w14:paraId="4D61DF69" w14:textId="77777777" w:rsidTr="000C20F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dxa"/>
            <w:shd w:val="clear" w:color="auto" w:fill="D9D9D9" w:themeFill="background1" w:themeFillShade="D9"/>
            <w:noWrap/>
            <w:hideMark/>
          </w:tcPr>
          <w:p w14:paraId="457C51EB" w14:textId="77777777" w:rsidR="000C20F8" w:rsidRPr="006006D1" w:rsidRDefault="000C20F8" w:rsidP="00517FBC">
            <w:pPr>
              <w:jc w:val="center"/>
              <w:rPr>
                <w:color w:val="000000"/>
              </w:rPr>
            </w:pPr>
            <w:r w:rsidRPr="006006D1">
              <w:rPr>
                <w:color w:val="000000"/>
              </w:rPr>
              <w:t>Biomarker</w:t>
            </w:r>
          </w:p>
        </w:tc>
        <w:tc>
          <w:tcPr>
            <w:tcW w:w="1490" w:type="dxa"/>
            <w:shd w:val="clear" w:color="auto" w:fill="D9D9D9" w:themeFill="background1" w:themeFillShade="D9"/>
            <w:noWrap/>
            <w:hideMark/>
          </w:tcPr>
          <w:p w14:paraId="4D5F7D03" w14:textId="5068A6E6" w:rsidR="000C20F8" w:rsidRPr="000C20F8" w:rsidRDefault="000C20F8" w:rsidP="00517FB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C20F8">
              <w:rPr>
                <w:color w:val="000000"/>
              </w:rPr>
              <w:t>HR (95% CI)</w:t>
            </w:r>
          </w:p>
        </w:tc>
        <w:tc>
          <w:tcPr>
            <w:tcW w:w="1488" w:type="dxa"/>
            <w:shd w:val="clear" w:color="auto" w:fill="D9D9D9" w:themeFill="background1" w:themeFillShade="D9"/>
          </w:tcPr>
          <w:p w14:paraId="69DFE505" w14:textId="77777777" w:rsidR="000C20F8" w:rsidRPr="006006D1" w:rsidRDefault="000C20F8" w:rsidP="00517FB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6006D1">
              <w:rPr>
                <w:color w:val="000000"/>
              </w:rPr>
              <w:t>P value</w:t>
            </w:r>
          </w:p>
        </w:tc>
      </w:tr>
      <w:tr w:rsidR="00C716AD" w:rsidRPr="006006D1" w14:paraId="0E8E57A0" w14:textId="77777777" w:rsidTr="00DD2C34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dxa"/>
            <w:noWrap/>
            <w:vAlign w:val="bottom"/>
            <w:hideMark/>
          </w:tcPr>
          <w:p w14:paraId="3EC49CE1" w14:textId="77777777" w:rsidR="00C716AD" w:rsidRPr="006006D1" w:rsidRDefault="00C716AD" w:rsidP="00C716AD">
            <w:pPr>
              <w:jc w:val="center"/>
              <w:rPr>
                <w:b w:val="0"/>
                <w:bCs w:val="0"/>
                <w:color w:val="000000"/>
              </w:rPr>
            </w:pPr>
            <w:r w:rsidRPr="006006D1">
              <w:rPr>
                <w:color w:val="000000"/>
              </w:rPr>
              <w:t>SCF</w:t>
            </w:r>
          </w:p>
        </w:tc>
        <w:tc>
          <w:tcPr>
            <w:tcW w:w="1490" w:type="dxa"/>
            <w:noWrap/>
            <w:vAlign w:val="bottom"/>
            <w:hideMark/>
          </w:tcPr>
          <w:p w14:paraId="17C3467F" w14:textId="55A09BB6" w:rsidR="00C716AD" w:rsidRPr="000C20F8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C20F8">
              <w:rPr>
                <w:color w:val="000000"/>
              </w:rPr>
              <w:t>0.4 (0.2, 0.5)</w:t>
            </w:r>
          </w:p>
        </w:tc>
        <w:tc>
          <w:tcPr>
            <w:tcW w:w="1488" w:type="dxa"/>
          </w:tcPr>
          <w:p w14:paraId="3ABD6311" w14:textId="4F1B5796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t>&lt;0.001</w:t>
            </w:r>
          </w:p>
        </w:tc>
      </w:tr>
      <w:tr w:rsidR="00C716AD" w:rsidRPr="006006D1" w14:paraId="436C3072" w14:textId="77777777" w:rsidTr="00DD2C34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dxa"/>
            <w:noWrap/>
            <w:vAlign w:val="bottom"/>
            <w:hideMark/>
          </w:tcPr>
          <w:p w14:paraId="05C43D71" w14:textId="77777777" w:rsidR="00C716AD" w:rsidRPr="006006D1" w:rsidRDefault="00C716AD" w:rsidP="00C716AD">
            <w:pPr>
              <w:jc w:val="center"/>
              <w:rPr>
                <w:b w:val="0"/>
                <w:bCs w:val="0"/>
                <w:color w:val="000000"/>
              </w:rPr>
            </w:pPr>
            <w:r w:rsidRPr="006006D1">
              <w:rPr>
                <w:color w:val="000000"/>
              </w:rPr>
              <w:t>DSG4</w:t>
            </w:r>
          </w:p>
        </w:tc>
        <w:tc>
          <w:tcPr>
            <w:tcW w:w="1490" w:type="dxa"/>
            <w:noWrap/>
            <w:vAlign w:val="bottom"/>
            <w:hideMark/>
          </w:tcPr>
          <w:p w14:paraId="5475C0E3" w14:textId="334DEB34" w:rsidR="00C716AD" w:rsidRPr="000C20F8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C20F8">
              <w:rPr>
                <w:color w:val="000000"/>
              </w:rPr>
              <w:t>0.5 (0.4, 0.6)</w:t>
            </w:r>
          </w:p>
        </w:tc>
        <w:tc>
          <w:tcPr>
            <w:tcW w:w="1488" w:type="dxa"/>
          </w:tcPr>
          <w:p w14:paraId="6F3E4865" w14:textId="68C630CF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t>&lt;0.001</w:t>
            </w:r>
          </w:p>
        </w:tc>
      </w:tr>
      <w:tr w:rsidR="00355A8D" w:rsidRPr="006006D1" w14:paraId="1482E3C7" w14:textId="77777777" w:rsidTr="000C20F8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dxa"/>
            <w:noWrap/>
            <w:vAlign w:val="bottom"/>
          </w:tcPr>
          <w:p w14:paraId="288B52AB" w14:textId="77777777" w:rsidR="00355A8D" w:rsidRPr="006006D1" w:rsidRDefault="00355A8D" w:rsidP="00355A8D">
            <w:pPr>
              <w:jc w:val="center"/>
              <w:rPr>
                <w:color w:val="000000"/>
              </w:rPr>
            </w:pPr>
            <w:r w:rsidRPr="006006D1">
              <w:rPr>
                <w:color w:val="000000"/>
              </w:rPr>
              <w:t>CA14</w:t>
            </w:r>
          </w:p>
        </w:tc>
        <w:tc>
          <w:tcPr>
            <w:tcW w:w="1490" w:type="dxa"/>
            <w:noWrap/>
            <w:vAlign w:val="bottom"/>
          </w:tcPr>
          <w:p w14:paraId="03EF2804" w14:textId="6737A0A4" w:rsidR="00355A8D" w:rsidRPr="000C20F8" w:rsidRDefault="00355A8D" w:rsidP="00355A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C20F8">
              <w:rPr>
                <w:color w:val="000000"/>
              </w:rPr>
              <w:t>0.4 (0.3, 0.6)</w:t>
            </w:r>
          </w:p>
        </w:tc>
        <w:tc>
          <w:tcPr>
            <w:tcW w:w="1488" w:type="dxa"/>
            <w:vAlign w:val="bottom"/>
          </w:tcPr>
          <w:p w14:paraId="67CF3DCE" w14:textId="28785FB5" w:rsidR="00355A8D" w:rsidRPr="00C716AD" w:rsidRDefault="00355A8D" w:rsidP="00355A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rPr>
                <w:color w:val="000000"/>
              </w:rPr>
              <w:t>0.004</w:t>
            </w:r>
          </w:p>
        </w:tc>
      </w:tr>
      <w:tr w:rsidR="00355A8D" w:rsidRPr="006006D1" w14:paraId="224DA970" w14:textId="77777777" w:rsidTr="000C20F8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dxa"/>
            <w:noWrap/>
            <w:vAlign w:val="bottom"/>
          </w:tcPr>
          <w:p w14:paraId="7C68F7E5" w14:textId="77777777" w:rsidR="00355A8D" w:rsidRPr="006006D1" w:rsidRDefault="00355A8D" w:rsidP="00355A8D">
            <w:pPr>
              <w:jc w:val="center"/>
              <w:rPr>
                <w:color w:val="000000"/>
              </w:rPr>
            </w:pPr>
            <w:r w:rsidRPr="006006D1">
              <w:rPr>
                <w:color w:val="000000"/>
              </w:rPr>
              <w:t>PLXDC1</w:t>
            </w:r>
          </w:p>
        </w:tc>
        <w:tc>
          <w:tcPr>
            <w:tcW w:w="1490" w:type="dxa"/>
            <w:noWrap/>
            <w:vAlign w:val="bottom"/>
          </w:tcPr>
          <w:p w14:paraId="61FB0BA5" w14:textId="225D5F03" w:rsidR="00355A8D" w:rsidRPr="000C20F8" w:rsidRDefault="00355A8D" w:rsidP="00355A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C20F8">
              <w:rPr>
                <w:color w:val="000000"/>
              </w:rPr>
              <w:t>0.2 (0.1, 0.4)</w:t>
            </w:r>
          </w:p>
        </w:tc>
        <w:tc>
          <w:tcPr>
            <w:tcW w:w="1488" w:type="dxa"/>
            <w:vAlign w:val="bottom"/>
          </w:tcPr>
          <w:p w14:paraId="05B59624" w14:textId="13A9936B" w:rsidR="00355A8D" w:rsidRPr="00C716AD" w:rsidRDefault="00355A8D" w:rsidP="00355A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rPr>
                <w:color w:val="000000"/>
              </w:rPr>
              <w:t>0.0</w:t>
            </w:r>
            <w:r w:rsidR="00C716AD" w:rsidRPr="00C716AD">
              <w:rPr>
                <w:color w:val="000000"/>
              </w:rPr>
              <w:t>1</w:t>
            </w:r>
          </w:p>
        </w:tc>
      </w:tr>
      <w:tr w:rsidR="00355A8D" w:rsidRPr="006006D1" w14:paraId="40EE7AE4" w14:textId="77777777" w:rsidTr="000C20F8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dxa"/>
            <w:tcBorders>
              <w:bottom w:val="single" w:sz="18" w:space="0" w:color="000000"/>
            </w:tcBorders>
            <w:noWrap/>
            <w:vAlign w:val="bottom"/>
          </w:tcPr>
          <w:p w14:paraId="1869F6AC" w14:textId="77777777" w:rsidR="00355A8D" w:rsidRPr="006006D1" w:rsidRDefault="00355A8D" w:rsidP="00355A8D">
            <w:pPr>
              <w:jc w:val="center"/>
              <w:rPr>
                <w:color w:val="000000"/>
              </w:rPr>
            </w:pPr>
            <w:r w:rsidRPr="006006D1">
              <w:rPr>
                <w:color w:val="000000"/>
              </w:rPr>
              <w:t>ADAM-TS13</w:t>
            </w:r>
          </w:p>
        </w:tc>
        <w:tc>
          <w:tcPr>
            <w:tcW w:w="1490" w:type="dxa"/>
            <w:tcBorders>
              <w:bottom w:val="single" w:sz="18" w:space="0" w:color="000000"/>
            </w:tcBorders>
            <w:noWrap/>
            <w:vAlign w:val="bottom"/>
          </w:tcPr>
          <w:p w14:paraId="3428D4D0" w14:textId="37277E0F" w:rsidR="00355A8D" w:rsidRPr="000C20F8" w:rsidRDefault="00355A8D" w:rsidP="00355A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C20F8">
              <w:rPr>
                <w:color w:val="000000"/>
              </w:rPr>
              <w:t>0.1 (0.0, 0.3)</w:t>
            </w:r>
          </w:p>
        </w:tc>
        <w:tc>
          <w:tcPr>
            <w:tcW w:w="1488" w:type="dxa"/>
            <w:tcBorders>
              <w:bottom w:val="single" w:sz="18" w:space="0" w:color="000000"/>
            </w:tcBorders>
            <w:vAlign w:val="bottom"/>
          </w:tcPr>
          <w:p w14:paraId="48535B9D" w14:textId="414F10D8" w:rsidR="00355A8D" w:rsidRPr="00C716AD" w:rsidRDefault="00355A8D" w:rsidP="00355A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rPr>
                <w:color w:val="000000"/>
              </w:rPr>
              <w:t>0.0</w:t>
            </w:r>
            <w:r w:rsidR="00C716AD" w:rsidRPr="00C716AD">
              <w:rPr>
                <w:color w:val="000000"/>
              </w:rPr>
              <w:t>3</w:t>
            </w:r>
          </w:p>
        </w:tc>
      </w:tr>
      <w:tr w:rsidR="00C716AD" w:rsidRPr="006006D1" w14:paraId="113A72C8" w14:textId="77777777" w:rsidTr="00116343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dxa"/>
            <w:tcBorders>
              <w:top w:val="single" w:sz="18" w:space="0" w:color="000000"/>
            </w:tcBorders>
            <w:noWrap/>
            <w:vAlign w:val="bottom"/>
            <w:hideMark/>
          </w:tcPr>
          <w:p w14:paraId="17ED430A" w14:textId="77777777" w:rsidR="00C716AD" w:rsidRPr="006006D1" w:rsidRDefault="00C716AD" w:rsidP="00C716AD">
            <w:pPr>
              <w:jc w:val="center"/>
              <w:rPr>
                <w:b w:val="0"/>
                <w:bCs w:val="0"/>
                <w:color w:val="000000"/>
              </w:rPr>
            </w:pPr>
            <w:r w:rsidRPr="006006D1">
              <w:rPr>
                <w:color w:val="000000"/>
              </w:rPr>
              <w:t>TRAIL-R2</w:t>
            </w:r>
          </w:p>
        </w:tc>
        <w:tc>
          <w:tcPr>
            <w:tcW w:w="1490" w:type="dxa"/>
            <w:tcBorders>
              <w:top w:val="single" w:sz="18" w:space="0" w:color="000000"/>
            </w:tcBorders>
            <w:noWrap/>
            <w:vAlign w:val="bottom"/>
            <w:hideMark/>
          </w:tcPr>
          <w:p w14:paraId="043191AE" w14:textId="4AF0247B" w:rsidR="00C716AD" w:rsidRPr="000C20F8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C20F8">
              <w:rPr>
                <w:color w:val="000000"/>
              </w:rPr>
              <w:t>2.9 (2.0, 4.0)</w:t>
            </w:r>
          </w:p>
        </w:tc>
        <w:tc>
          <w:tcPr>
            <w:tcW w:w="1488" w:type="dxa"/>
            <w:tcBorders>
              <w:top w:val="single" w:sz="18" w:space="0" w:color="000000"/>
            </w:tcBorders>
          </w:tcPr>
          <w:p w14:paraId="4C5C6FD1" w14:textId="1570BF7E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highlight w:val="yellow"/>
              </w:rPr>
            </w:pPr>
            <w:r w:rsidRPr="00C716AD">
              <w:t>&lt;0.001</w:t>
            </w:r>
          </w:p>
        </w:tc>
      </w:tr>
      <w:tr w:rsidR="00C716AD" w:rsidRPr="006006D1" w14:paraId="72E96F80" w14:textId="77777777" w:rsidTr="00116343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dxa"/>
            <w:noWrap/>
            <w:vAlign w:val="bottom"/>
            <w:hideMark/>
          </w:tcPr>
          <w:p w14:paraId="0A520B92" w14:textId="77777777" w:rsidR="00C716AD" w:rsidRPr="006006D1" w:rsidRDefault="00C716AD" w:rsidP="00C716AD">
            <w:pPr>
              <w:jc w:val="center"/>
              <w:rPr>
                <w:b w:val="0"/>
                <w:bCs w:val="0"/>
                <w:color w:val="000000"/>
              </w:rPr>
            </w:pPr>
            <w:r w:rsidRPr="006006D1">
              <w:rPr>
                <w:color w:val="000000"/>
              </w:rPr>
              <w:t>CDCP1</w:t>
            </w:r>
          </w:p>
        </w:tc>
        <w:tc>
          <w:tcPr>
            <w:tcW w:w="1490" w:type="dxa"/>
            <w:noWrap/>
            <w:vAlign w:val="bottom"/>
            <w:hideMark/>
          </w:tcPr>
          <w:p w14:paraId="08929A43" w14:textId="78765D00" w:rsidR="00C716AD" w:rsidRPr="000C20F8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C20F8">
              <w:rPr>
                <w:color w:val="000000"/>
              </w:rPr>
              <w:t>2.4 (1.8, 3.3)</w:t>
            </w:r>
          </w:p>
        </w:tc>
        <w:tc>
          <w:tcPr>
            <w:tcW w:w="1488" w:type="dxa"/>
          </w:tcPr>
          <w:p w14:paraId="30100DAD" w14:textId="37D7D0B3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highlight w:val="yellow"/>
              </w:rPr>
            </w:pPr>
            <w:r w:rsidRPr="00C716AD">
              <w:t>&lt;0.001</w:t>
            </w:r>
          </w:p>
        </w:tc>
      </w:tr>
      <w:tr w:rsidR="00C716AD" w:rsidRPr="006006D1" w14:paraId="25647EBA" w14:textId="77777777" w:rsidTr="00116343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dxa"/>
            <w:noWrap/>
            <w:vAlign w:val="bottom"/>
            <w:hideMark/>
          </w:tcPr>
          <w:p w14:paraId="0067708C" w14:textId="77777777" w:rsidR="00C716AD" w:rsidRPr="006006D1" w:rsidRDefault="00C716AD" w:rsidP="00C716AD">
            <w:pPr>
              <w:jc w:val="center"/>
              <w:rPr>
                <w:b w:val="0"/>
                <w:bCs w:val="0"/>
                <w:color w:val="000000"/>
              </w:rPr>
            </w:pPr>
            <w:r w:rsidRPr="006006D1">
              <w:rPr>
                <w:color w:val="000000"/>
              </w:rPr>
              <w:t>TNFRSF10A</w:t>
            </w:r>
          </w:p>
        </w:tc>
        <w:tc>
          <w:tcPr>
            <w:tcW w:w="1490" w:type="dxa"/>
            <w:noWrap/>
            <w:vAlign w:val="bottom"/>
            <w:hideMark/>
          </w:tcPr>
          <w:p w14:paraId="1B5565D5" w14:textId="66D2467F" w:rsidR="00C716AD" w:rsidRPr="000C20F8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C20F8">
              <w:rPr>
                <w:color w:val="000000"/>
              </w:rPr>
              <w:t>2.7 (1.9, 3.9)</w:t>
            </w:r>
          </w:p>
        </w:tc>
        <w:tc>
          <w:tcPr>
            <w:tcW w:w="1488" w:type="dxa"/>
          </w:tcPr>
          <w:p w14:paraId="762C87D9" w14:textId="39ABDC1D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t>&lt;0.001</w:t>
            </w:r>
          </w:p>
        </w:tc>
      </w:tr>
      <w:tr w:rsidR="00C716AD" w:rsidRPr="006006D1" w14:paraId="301389F3" w14:textId="77777777" w:rsidTr="00116343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dxa"/>
            <w:noWrap/>
            <w:vAlign w:val="bottom"/>
            <w:hideMark/>
          </w:tcPr>
          <w:p w14:paraId="1B5E78D1" w14:textId="77777777" w:rsidR="00C716AD" w:rsidRPr="006006D1" w:rsidRDefault="00C716AD" w:rsidP="00C716AD">
            <w:pPr>
              <w:jc w:val="center"/>
              <w:rPr>
                <w:b w:val="0"/>
                <w:bCs w:val="0"/>
                <w:color w:val="000000"/>
              </w:rPr>
            </w:pPr>
            <w:r w:rsidRPr="006006D1">
              <w:rPr>
                <w:color w:val="000000"/>
              </w:rPr>
              <w:t>PD-L1</w:t>
            </w:r>
          </w:p>
        </w:tc>
        <w:tc>
          <w:tcPr>
            <w:tcW w:w="1490" w:type="dxa"/>
            <w:noWrap/>
            <w:vAlign w:val="bottom"/>
            <w:hideMark/>
          </w:tcPr>
          <w:p w14:paraId="124DBC33" w14:textId="63B97F08" w:rsidR="00C716AD" w:rsidRPr="000C20F8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C20F8">
              <w:rPr>
                <w:color w:val="000000"/>
              </w:rPr>
              <w:t>2.4 (1.7, 3.3)</w:t>
            </w:r>
          </w:p>
        </w:tc>
        <w:tc>
          <w:tcPr>
            <w:tcW w:w="1488" w:type="dxa"/>
          </w:tcPr>
          <w:p w14:paraId="7FDF2ECE" w14:textId="4A30A569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highlight w:val="yellow"/>
              </w:rPr>
            </w:pPr>
            <w:r w:rsidRPr="00C716AD">
              <w:t>&lt;0.001</w:t>
            </w:r>
          </w:p>
        </w:tc>
      </w:tr>
      <w:tr w:rsidR="00C716AD" w:rsidRPr="006006D1" w14:paraId="1FCB4443" w14:textId="77777777" w:rsidTr="00116343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dxa"/>
            <w:noWrap/>
            <w:vAlign w:val="bottom"/>
            <w:hideMark/>
          </w:tcPr>
          <w:p w14:paraId="78A00584" w14:textId="77777777" w:rsidR="00C716AD" w:rsidRPr="006006D1" w:rsidRDefault="00C716AD" w:rsidP="00C716AD">
            <w:pPr>
              <w:jc w:val="center"/>
              <w:rPr>
                <w:b w:val="0"/>
                <w:bCs w:val="0"/>
                <w:color w:val="000000"/>
              </w:rPr>
            </w:pPr>
            <w:r w:rsidRPr="006006D1">
              <w:rPr>
                <w:color w:val="000000"/>
              </w:rPr>
              <w:t>BNP</w:t>
            </w:r>
          </w:p>
        </w:tc>
        <w:tc>
          <w:tcPr>
            <w:tcW w:w="1490" w:type="dxa"/>
            <w:noWrap/>
            <w:vAlign w:val="bottom"/>
            <w:hideMark/>
          </w:tcPr>
          <w:p w14:paraId="2E009BC8" w14:textId="7B92898A" w:rsidR="00C716AD" w:rsidRPr="000C20F8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C20F8">
              <w:rPr>
                <w:color w:val="000000"/>
              </w:rPr>
              <w:t>1.3 (1.2, 1.5)</w:t>
            </w:r>
          </w:p>
        </w:tc>
        <w:tc>
          <w:tcPr>
            <w:tcW w:w="1488" w:type="dxa"/>
          </w:tcPr>
          <w:p w14:paraId="05DD8F33" w14:textId="77C68271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highlight w:val="yellow"/>
              </w:rPr>
            </w:pPr>
            <w:r w:rsidRPr="00C716AD">
              <w:t>&lt;0.001</w:t>
            </w:r>
          </w:p>
        </w:tc>
      </w:tr>
      <w:tr w:rsidR="00C716AD" w:rsidRPr="006006D1" w14:paraId="5F5F9B6D" w14:textId="77777777" w:rsidTr="00116343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dxa"/>
            <w:noWrap/>
            <w:vAlign w:val="bottom"/>
            <w:hideMark/>
          </w:tcPr>
          <w:p w14:paraId="540682AC" w14:textId="77777777" w:rsidR="00C716AD" w:rsidRPr="006006D1" w:rsidRDefault="00C716AD" w:rsidP="00C716AD">
            <w:pPr>
              <w:jc w:val="center"/>
              <w:rPr>
                <w:b w:val="0"/>
                <w:bCs w:val="0"/>
                <w:color w:val="000000"/>
              </w:rPr>
            </w:pPr>
            <w:r w:rsidRPr="006006D1">
              <w:rPr>
                <w:color w:val="000000"/>
              </w:rPr>
              <w:t>CTSL1</w:t>
            </w:r>
          </w:p>
        </w:tc>
        <w:tc>
          <w:tcPr>
            <w:tcW w:w="1490" w:type="dxa"/>
            <w:noWrap/>
            <w:vAlign w:val="bottom"/>
            <w:hideMark/>
          </w:tcPr>
          <w:p w14:paraId="18CFF381" w14:textId="583D6960" w:rsidR="00C716AD" w:rsidRPr="000C20F8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C20F8">
              <w:rPr>
                <w:color w:val="000000"/>
              </w:rPr>
              <w:t>3.0 (2.0, 4.5)</w:t>
            </w:r>
          </w:p>
        </w:tc>
        <w:tc>
          <w:tcPr>
            <w:tcW w:w="1488" w:type="dxa"/>
          </w:tcPr>
          <w:p w14:paraId="048E3A4F" w14:textId="79809FCF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highlight w:val="yellow"/>
              </w:rPr>
            </w:pPr>
            <w:r w:rsidRPr="00C716AD">
              <w:t>&lt;0.001</w:t>
            </w:r>
          </w:p>
        </w:tc>
      </w:tr>
      <w:tr w:rsidR="00C716AD" w:rsidRPr="006006D1" w14:paraId="0D6E637F" w14:textId="77777777" w:rsidTr="00116343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dxa"/>
            <w:noWrap/>
            <w:vAlign w:val="bottom"/>
            <w:hideMark/>
          </w:tcPr>
          <w:p w14:paraId="71DA7D4F" w14:textId="77777777" w:rsidR="00C716AD" w:rsidRPr="006006D1" w:rsidRDefault="00C716AD" w:rsidP="00C716AD">
            <w:pPr>
              <w:jc w:val="center"/>
              <w:rPr>
                <w:b w:val="0"/>
                <w:bCs w:val="0"/>
                <w:color w:val="000000"/>
              </w:rPr>
            </w:pPr>
            <w:r w:rsidRPr="006006D1">
              <w:rPr>
                <w:color w:val="000000"/>
              </w:rPr>
              <w:t>PTK7</w:t>
            </w:r>
          </w:p>
        </w:tc>
        <w:tc>
          <w:tcPr>
            <w:tcW w:w="1490" w:type="dxa"/>
            <w:noWrap/>
            <w:vAlign w:val="bottom"/>
            <w:hideMark/>
          </w:tcPr>
          <w:p w14:paraId="6606424C" w14:textId="2FB4C8C5" w:rsidR="00C716AD" w:rsidRPr="000C20F8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C20F8">
              <w:rPr>
                <w:color w:val="000000"/>
              </w:rPr>
              <w:t>2.5 (1.8, 3.6)</w:t>
            </w:r>
          </w:p>
        </w:tc>
        <w:tc>
          <w:tcPr>
            <w:tcW w:w="1488" w:type="dxa"/>
          </w:tcPr>
          <w:p w14:paraId="0713609F" w14:textId="00BBF7C9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highlight w:val="yellow"/>
              </w:rPr>
            </w:pPr>
            <w:r w:rsidRPr="00C716AD">
              <w:t>&lt;0.001</w:t>
            </w:r>
          </w:p>
        </w:tc>
      </w:tr>
      <w:tr w:rsidR="00C716AD" w:rsidRPr="006006D1" w14:paraId="64DF4327" w14:textId="77777777" w:rsidTr="00116343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dxa"/>
            <w:noWrap/>
            <w:vAlign w:val="bottom"/>
          </w:tcPr>
          <w:p w14:paraId="5EEBA74C" w14:textId="77777777" w:rsidR="00C716AD" w:rsidRPr="006006D1" w:rsidRDefault="00C716AD" w:rsidP="00C716AD">
            <w:pPr>
              <w:jc w:val="center"/>
              <w:rPr>
                <w:color w:val="000000"/>
              </w:rPr>
            </w:pPr>
            <w:r w:rsidRPr="006006D1">
              <w:rPr>
                <w:color w:val="000000"/>
              </w:rPr>
              <w:t>IL-4RA</w:t>
            </w:r>
          </w:p>
        </w:tc>
        <w:tc>
          <w:tcPr>
            <w:tcW w:w="1490" w:type="dxa"/>
            <w:noWrap/>
            <w:vAlign w:val="bottom"/>
          </w:tcPr>
          <w:p w14:paraId="117DF63D" w14:textId="6862F99F" w:rsidR="00C716AD" w:rsidRPr="000C20F8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C20F8">
              <w:rPr>
                <w:color w:val="000000"/>
              </w:rPr>
              <w:t>2.3 (1.7, 3.3)</w:t>
            </w:r>
          </w:p>
        </w:tc>
        <w:tc>
          <w:tcPr>
            <w:tcW w:w="1488" w:type="dxa"/>
          </w:tcPr>
          <w:p w14:paraId="75B6120C" w14:textId="75ECBCC4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highlight w:val="yellow"/>
              </w:rPr>
            </w:pPr>
            <w:r w:rsidRPr="00C716AD">
              <w:t>&lt;0.001</w:t>
            </w:r>
          </w:p>
        </w:tc>
      </w:tr>
      <w:tr w:rsidR="00C716AD" w:rsidRPr="006006D1" w14:paraId="6A1B278C" w14:textId="77777777" w:rsidTr="00173C09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dxa"/>
            <w:noWrap/>
            <w:vAlign w:val="bottom"/>
          </w:tcPr>
          <w:p w14:paraId="6420257A" w14:textId="77777777" w:rsidR="00C716AD" w:rsidRPr="006006D1" w:rsidRDefault="00C716AD" w:rsidP="00C716AD">
            <w:pPr>
              <w:jc w:val="center"/>
              <w:rPr>
                <w:color w:val="000000"/>
              </w:rPr>
            </w:pPr>
            <w:r w:rsidRPr="006006D1">
              <w:rPr>
                <w:color w:val="000000"/>
              </w:rPr>
              <w:t>IL8</w:t>
            </w:r>
          </w:p>
        </w:tc>
        <w:tc>
          <w:tcPr>
            <w:tcW w:w="1490" w:type="dxa"/>
            <w:noWrap/>
            <w:vAlign w:val="bottom"/>
          </w:tcPr>
          <w:p w14:paraId="404AB241" w14:textId="6BD369CD" w:rsidR="00C716AD" w:rsidRPr="000C20F8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C20F8">
              <w:rPr>
                <w:color w:val="000000"/>
              </w:rPr>
              <w:t>1.6 (1.3, 2.0)</w:t>
            </w:r>
          </w:p>
        </w:tc>
        <w:tc>
          <w:tcPr>
            <w:tcW w:w="1488" w:type="dxa"/>
          </w:tcPr>
          <w:p w14:paraId="3BC405B1" w14:textId="4D4DE655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t>&lt;0.001</w:t>
            </w:r>
          </w:p>
        </w:tc>
      </w:tr>
      <w:tr w:rsidR="00C716AD" w:rsidRPr="006006D1" w14:paraId="67F56F4E" w14:textId="77777777" w:rsidTr="00173C09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dxa"/>
            <w:noWrap/>
            <w:vAlign w:val="bottom"/>
          </w:tcPr>
          <w:p w14:paraId="2EC9144E" w14:textId="77777777" w:rsidR="00C716AD" w:rsidRPr="006006D1" w:rsidRDefault="00C716AD" w:rsidP="00C716AD">
            <w:pPr>
              <w:jc w:val="center"/>
              <w:rPr>
                <w:color w:val="000000"/>
              </w:rPr>
            </w:pPr>
            <w:r w:rsidRPr="006006D1">
              <w:rPr>
                <w:color w:val="000000"/>
              </w:rPr>
              <w:t>ENTPD2</w:t>
            </w:r>
          </w:p>
        </w:tc>
        <w:tc>
          <w:tcPr>
            <w:tcW w:w="1490" w:type="dxa"/>
            <w:noWrap/>
            <w:vAlign w:val="bottom"/>
          </w:tcPr>
          <w:p w14:paraId="731CC422" w14:textId="324D74A9" w:rsidR="00C716AD" w:rsidRPr="000C20F8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C20F8">
              <w:rPr>
                <w:color w:val="000000"/>
              </w:rPr>
              <w:t>2.4 (1.7, 3.3)</w:t>
            </w:r>
          </w:p>
        </w:tc>
        <w:tc>
          <w:tcPr>
            <w:tcW w:w="1488" w:type="dxa"/>
          </w:tcPr>
          <w:p w14:paraId="776139DB" w14:textId="0E3C7DB1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t>&lt;0.001</w:t>
            </w:r>
          </w:p>
        </w:tc>
      </w:tr>
      <w:tr w:rsidR="00C716AD" w:rsidRPr="006006D1" w14:paraId="0E64CC8F" w14:textId="77777777" w:rsidTr="00173C09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dxa"/>
            <w:noWrap/>
            <w:vAlign w:val="bottom"/>
          </w:tcPr>
          <w:p w14:paraId="4DBC0124" w14:textId="77777777" w:rsidR="00C716AD" w:rsidRPr="006006D1" w:rsidRDefault="00C716AD" w:rsidP="00C716AD">
            <w:pPr>
              <w:jc w:val="center"/>
              <w:rPr>
                <w:color w:val="000000"/>
              </w:rPr>
            </w:pPr>
            <w:r w:rsidRPr="006006D1">
              <w:rPr>
                <w:color w:val="000000"/>
              </w:rPr>
              <w:t>THBS2</w:t>
            </w:r>
          </w:p>
        </w:tc>
        <w:tc>
          <w:tcPr>
            <w:tcW w:w="1490" w:type="dxa"/>
            <w:noWrap/>
            <w:vAlign w:val="bottom"/>
          </w:tcPr>
          <w:p w14:paraId="40849AF2" w14:textId="4F89C54B" w:rsidR="00C716AD" w:rsidRPr="000C20F8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C20F8">
              <w:rPr>
                <w:color w:val="000000"/>
              </w:rPr>
              <w:t>8.2 (3.5, 19.6)</w:t>
            </w:r>
          </w:p>
        </w:tc>
        <w:tc>
          <w:tcPr>
            <w:tcW w:w="1488" w:type="dxa"/>
          </w:tcPr>
          <w:p w14:paraId="36D116CF" w14:textId="654B2B15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t>&lt;0.001</w:t>
            </w:r>
          </w:p>
        </w:tc>
      </w:tr>
      <w:tr w:rsidR="00355A8D" w:rsidRPr="006006D1" w14:paraId="51FA6FD8" w14:textId="77777777" w:rsidTr="000C20F8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dxa"/>
            <w:noWrap/>
            <w:vAlign w:val="bottom"/>
          </w:tcPr>
          <w:p w14:paraId="4C0836C2" w14:textId="77777777" w:rsidR="00355A8D" w:rsidRPr="006006D1" w:rsidRDefault="00355A8D" w:rsidP="00355A8D">
            <w:pPr>
              <w:jc w:val="center"/>
              <w:rPr>
                <w:color w:val="000000"/>
              </w:rPr>
            </w:pPr>
            <w:r w:rsidRPr="006006D1">
              <w:rPr>
                <w:color w:val="000000"/>
              </w:rPr>
              <w:t>ACE2</w:t>
            </w:r>
          </w:p>
        </w:tc>
        <w:tc>
          <w:tcPr>
            <w:tcW w:w="1490" w:type="dxa"/>
            <w:noWrap/>
            <w:vAlign w:val="bottom"/>
          </w:tcPr>
          <w:p w14:paraId="72297BC7" w14:textId="1FA2DD39" w:rsidR="00355A8D" w:rsidRPr="000C20F8" w:rsidRDefault="00355A8D" w:rsidP="00355A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C20F8">
              <w:rPr>
                <w:color w:val="000000"/>
              </w:rPr>
              <w:t>1.9 (1.5, 2.5)</w:t>
            </w:r>
          </w:p>
        </w:tc>
        <w:tc>
          <w:tcPr>
            <w:tcW w:w="1488" w:type="dxa"/>
            <w:vAlign w:val="bottom"/>
          </w:tcPr>
          <w:p w14:paraId="59A2B4AE" w14:textId="5BF379FD" w:rsidR="00355A8D" w:rsidRPr="00C716AD" w:rsidRDefault="00355A8D" w:rsidP="00355A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rPr>
                <w:color w:val="000000"/>
              </w:rPr>
              <w:t>0.001</w:t>
            </w:r>
          </w:p>
        </w:tc>
      </w:tr>
      <w:tr w:rsidR="00355A8D" w:rsidRPr="006006D1" w14:paraId="35A1F496" w14:textId="77777777" w:rsidTr="000C20F8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dxa"/>
            <w:noWrap/>
            <w:vAlign w:val="bottom"/>
          </w:tcPr>
          <w:p w14:paraId="0FA19C3F" w14:textId="77777777" w:rsidR="00355A8D" w:rsidRPr="006006D1" w:rsidRDefault="00355A8D" w:rsidP="00355A8D">
            <w:pPr>
              <w:jc w:val="center"/>
              <w:rPr>
                <w:color w:val="000000"/>
              </w:rPr>
            </w:pPr>
            <w:r w:rsidRPr="006006D1">
              <w:rPr>
                <w:color w:val="000000"/>
              </w:rPr>
              <w:t>STX8</w:t>
            </w:r>
          </w:p>
        </w:tc>
        <w:tc>
          <w:tcPr>
            <w:tcW w:w="1490" w:type="dxa"/>
            <w:noWrap/>
            <w:vAlign w:val="bottom"/>
          </w:tcPr>
          <w:p w14:paraId="45F3CA25" w14:textId="6A6A01FC" w:rsidR="00355A8D" w:rsidRPr="000C20F8" w:rsidRDefault="00355A8D" w:rsidP="00355A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C20F8">
              <w:rPr>
                <w:color w:val="000000"/>
              </w:rPr>
              <w:t>2.2 (1.6, 3.1)</w:t>
            </w:r>
          </w:p>
        </w:tc>
        <w:tc>
          <w:tcPr>
            <w:tcW w:w="1488" w:type="dxa"/>
            <w:vAlign w:val="bottom"/>
          </w:tcPr>
          <w:p w14:paraId="48A679F8" w14:textId="3E5EF72F" w:rsidR="00355A8D" w:rsidRPr="00C716AD" w:rsidRDefault="00355A8D" w:rsidP="00355A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rPr>
                <w:color w:val="000000"/>
              </w:rPr>
              <w:t>0.001</w:t>
            </w:r>
          </w:p>
        </w:tc>
      </w:tr>
      <w:tr w:rsidR="00355A8D" w:rsidRPr="006006D1" w14:paraId="716B856E" w14:textId="77777777" w:rsidTr="000C20F8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dxa"/>
            <w:noWrap/>
            <w:vAlign w:val="bottom"/>
          </w:tcPr>
          <w:p w14:paraId="21310200" w14:textId="77777777" w:rsidR="00355A8D" w:rsidRPr="006006D1" w:rsidRDefault="00355A8D" w:rsidP="00355A8D">
            <w:pPr>
              <w:jc w:val="center"/>
              <w:rPr>
                <w:color w:val="000000"/>
              </w:rPr>
            </w:pPr>
            <w:r w:rsidRPr="006006D1">
              <w:rPr>
                <w:color w:val="000000"/>
              </w:rPr>
              <w:t>TOP2B</w:t>
            </w:r>
          </w:p>
        </w:tc>
        <w:tc>
          <w:tcPr>
            <w:tcW w:w="1490" w:type="dxa"/>
            <w:noWrap/>
            <w:vAlign w:val="bottom"/>
          </w:tcPr>
          <w:p w14:paraId="702675DD" w14:textId="3EF7C537" w:rsidR="00355A8D" w:rsidRPr="000C20F8" w:rsidRDefault="00355A8D" w:rsidP="00355A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C20F8">
              <w:rPr>
                <w:color w:val="000000"/>
              </w:rPr>
              <w:t>1.6 (1.3, 1.9)</w:t>
            </w:r>
          </w:p>
        </w:tc>
        <w:tc>
          <w:tcPr>
            <w:tcW w:w="1488" w:type="dxa"/>
            <w:vAlign w:val="bottom"/>
          </w:tcPr>
          <w:p w14:paraId="11A7E792" w14:textId="3FEB0B2F" w:rsidR="00355A8D" w:rsidRPr="00C716AD" w:rsidRDefault="00355A8D" w:rsidP="00355A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rPr>
                <w:color w:val="000000"/>
              </w:rPr>
              <w:t>0.001</w:t>
            </w:r>
          </w:p>
        </w:tc>
      </w:tr>
      <w:tr w:rsidR="00355A8D" w:rsidRPr="006006D1" w14:paraId="5A18E805" w14:textId="77777777" w:rsidTr="000C20F8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dxa"/>
            <w:noWrap/>
            <w:vAlign w:val="bottom"/>
          </w:tcPr>
          <w:p w14:paraId="44EAD269" w14:textId="77777777" w:rsidR="00355A8D" w:rsidRPr="006006D1" w:rsidRDefault="00355A8D" w:rsidP="00355A8D">
            <w:pPr>
              <w:jc w:val="center"/>
              <w:rPr>
                <w:color w:val="000000"/>
              </w:rPr>
            </w:pPr>
            <w:r w:rsidRPr="006006D1">
              <w:rPr>
                <w:color w:val="000000"/>
              </w:rPr>
              <w:t>ENAH</w:t>
            </w:r>
          </w:p>
        </w:tc>
        <w:tc>
          <w:tcPr>
            <w:tcW w:w="1490" w:type="dxa"/>
            <w:noWrap/>
            <w:vAlign w:val="bottom"/>
          </w:tcPr>
          <w:p w14:paraId="7F96CCF3" w14:textId="7BFC3274" w:rsidR="00355A8D" w:rsidRPr="000C20F8" w:rsidRDefault="00355A8D" w:rsidP="00355A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C20F8">
              <w:rPr>
                <w:color w:val="000000"/>
              </w:rPr>
              <w:t>2.6 (1.7, 4.0)</w:t>
            </w:r>
          </w:p>
        </w:tc>
        <w:tc>
          <w:tcPr>
            <w:tcW w:w="1488" w:type="dxa"/>
            <w:vAlign w:val="bottom"/>
          </w:tcPr>
          <w:p w14:paraId="05CE6582" w14:textId="51BB505E" w:rsidR="00355A8D" w:rsidRPr="00C716AD" w:rsidRDefault="00355A8D" w:rsidP="00355A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rPr>
                <w:color w:val="000000"/>
              </w:rPr>
              <w:t>0.001</w:t>
            </w:r>
          </w:p>
        </w:tc>
      </w:tr>
      <w:tr w:rsidR="00355A8D" w:rsidRPr="006006D1" w14:paraId="2F5A4143" w14:textId="77777777" w:rsidTr="000C20F8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dxa"/>
            <w:noWrap/>
            <w:vAlign w:val="bottom"/>
          </w:tcPr>
          <w:p w14:paraId="0889DFB6" w14:textId="77777777" w:rsidR="00355A8D" w:rsidRPr="006006D1" w:rsidRDefault="00355A8D" w:rsidP="00355A8D">
            <w:pPr>
              <w:jc w:val="center"/>
              <w:rPr>
                <w:color w:val="000000"/>
              </w:rPr>
            </w:pPr>
            <w:r w:rsidRPr="006006D1">
              <w:rPr>
                <w:color w:val="000000"/>
              </w:rPr>
              <w:t>IL6</w:t>
            </w:r>
          </w:p>
        </w:tc>
        <w:tc>
          <w:tcPr>
            <w:tcW w:w="1490" w:type="dxa"/>
            <w:noWrap/>
            <w:vAlign w:val="bottom"/>
          </w:tcPr>
          <w:p w14:paraId="2C57FF11" w14:textId="20A48895" w:rsidR="00355A8D" w:rsidRPr="000C20F8" w:rsidRDefault="00355A8D" w:rsidP="00355A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C20F8">
              <w:rPr>
                <w:color w:val="000000"/>
              </w:rPr>
              <w:t>1.5 (1.3, 1.8)</w:t>
            </w:r>
          </w:p>
        </w:tc>
        <w:tc>
          <w:tcPr>
            <w:tcW w:w="1488" w:type="dxa"/>
            <w:vAlign w:val="bottom"/>
          </w:tcPr>
          <w:p w14:paraId="40E1BE9C" w14:textId="1B0D0DC6" w:rsidR="00355A8D" w:rsidRPr="00C716AD" w:rsidRDefault="00355A8D" w:rsidP="00355A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rPr>
                <w:color w:val="000000"/>
              </w:rPr>
              <w:t>0.001</w:t>
            </w:r>
          </w:p>
        </w:tc>
      </w:tr>
      <w:tr w:rsidR="00355A8D" w:rsidRPr="006006D1" w14:paraId="6B527F58" w14:textId="77777777" w:rsidTr="000C20F8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dxa"/>
            <w:noWrap/>
            <w:vAlign w:val="bottom"/>
          </w:tcPr>
          <w:p w14:paraId="348671F8" w14:textId="77777777" w:rsidR="00355A8D" w:rsidRPr="006006D1" w:rsidRDefault="00355A8D" w:rsidP="00355A8D">
            <w:pPr>
              <w:jc w:val="center"/>
              <w:rPr>
                <w:color w:val="000000"/>
              </w:rPr>
            </w:pPr>
            <w:r w:rsidRPr="006006D1">
              <w:rPr>
                <w:color w:val="000000"/>
              </w:rPr>
              <w:t>IL-27</w:t>
            </w:r>
          </w:p>
        </w:tc>
        <w:tc>
          <w:tcPr>
            <w:tcW w:w="1490" w:type="dxa"/>
            <w:noWrap/>
            <w:vAlign w:val="bottom"/>
          </w:tcPr>
          <w:p w14:paraId="24CF0DA3" w14:textId="360E9E62" w:rsidR="00355A8D" w:rsidRPr="000C20F8" w:rsidRDefault="00355A8D" w:rsidP="00355A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C20F8">
              <w:rPr>
                <w:color w:val="000000"/>
              </w:rPr>
              <w:t>3.0 (1.9, 5.0)</w:t>
            </w:r>
          </w:p>
        </w:tc>
        <w:tc>
          <w:tcPr>
            <w:tcW w:w="1488" w:type="dxa"/>
            <w:vAlign w:val="bottom"/>
          </w:tcPr>
          <w:p w14:paraId="75201856" w14:textId="56959DE6" w:rsidR="00355A8D" w:rsidRPr="00C716AD" w:rsidRDefault="00355A8D" w:rsidP="00355A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rPr>
                <w:color w:val="000000"/>
              </w:rPr>
              <w:t>0.002</w:t>
            </w:r>
          </w:p>
        </w:tc>
      </w:tr>
      <w:tr w:rsidR="00355A8D" w:rsidRPr="006006D1" w14:paraId="71F9E3D4" w14:textId="77777777" w:rsidTr="000C20F8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dxa"/>
            <w:noWrap/>
            <w:vAlign w:val="bottom"/>
          </w:tcPr>
          <w:p w14:paraId="56EC4695" w14:textId="77777777" w:rsidR="00355A8D" w:rsidRPr="006006D1" w:rsidRDefault="00355A8D" w:rsidP="00355A8D">
            <w:pPr>
              <w:jc w:val="center"/>
              <w:rPr>
                <w:color w:val="000000"/>
              </w:rPr>
            </w:pPr>
            <w:r w:rsidRPr="006006D1">
              <w:rPr>
                <w:color w:val="000000"/>
              </w:rPr>
              <w:t>NOS3</w:t>
            </w:r>
          </w:p>
        </w:tc>
        <w:tc>
          <w:tcPr>
            <w:tcW w:w="1490" w:type="dxa"/>
            <w:noWrap/>
            <w:vAlign w:val="bottom"/>
          </w:tcPr>
          <w:p w14:paraId="415CA675" w14:textId="3B3E4E52" w:rsidR="00355A8D" w:rsidRPr="000C20F8" w:rsidRDefault="00355A8D" w:rsidP="00355A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C20F8">
              <w:rPr>
                <w:color w:val="000000"/>
              </w:rPr>
              <w:t>1.6 (1.3, 1.9)</w:t>
            </w:r>
          </w:p>
        </w:tc>
        <w:tc>
          <w:tcPr>
            <w:tcW w:w="1488" w:type="dxa"/>
            <w:vAlign w:val="bottom"/>
          </w:tcPr>
          <w:p w14:paraId="0B3B034A" w14:textId="18B8B811" w:rsidR="00355A8D" w:rsidRPr="00C716AD" w:rsidRDefault="00355A8D" w:rsidP="00355A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rPr>
                <w:color w:val="000000"/>
              </w:rPr>
              <w:t>0.002</w:t>
            </w:r>
          </w:p>
        </w:tc>
      </w:tr>
      <w:tr w:rsidR="00355A8D" w:rsidRPr="006006D1" w14:paraId="4439D709" w14:textId="77777777" w:rsidTr="000C20F8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dxa"/>
            <w:noWrap/>
            <w:vAlign w:val="bottom"/>
          </w:tcPr>
          <w:p w14:paraId="1AA633D4" w14:textId="77777777" w:rsidR="00355A8D" w:rsidRPr="006006D1" w:rsidRDefault="00355A8D" w:rsidP="00355A8D">
            <w:pPr>
              <w:jc w:val="center"/>
              <w:rPr>
                <w:color w:val="000000"/>
              </w:rPr>
            </w:pPr>
            <w:r w:rsidRPr="006006D1">
              <w:rPr>
                <w:color w:val="000000"/>
              </w:rPr>
              <w:t>Gal-9</w:t>
            </w:r>
          </w:p>
        </w:tc>
        <w:tc>
          <w:tcPr>
            <w:tcW w:w="1490" w:type="dxa"/>
            <w:noWrap/>
            <w:vAlign w:val="bottom"/>
          </w:tcPr>
          <w:p w14:paraId="751F1092" w14:textId="2F95F72E" w:rsidR="00355A8D" w:rsidRPr="000C20F8" w:rsidRDefault="00355A8D" w:rsidP="00355A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C20F8">
              <w:rPr>
                <w:color w:val="000000"/>
              </w:rPr>
              <w:t>4.9 (2.4, 10.1)</w:t>
            </w:r>
          </w:p>
        </w:tc>
        <w:tc>
          <w:tcPr>
            <w:tcW w:w="1488" w:type="dxa"/>
            <w:vAlign w:val="bottom"/>
          </w:tcPr>
          <w:p w14:paraId="79837C05" w14:textId="46F8102A" w:rsidR="00355A8D" w:rsidRPr="00C716AD" w:rsidRDefault="00355A8D" w:rsidP="00355A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rPr>
                <w:color w:val="000000"/>
              </w:rPr>
              <w:t>0.002</w:t>
            </w:r>
          </w:p>
        </w:tc>
      </w:tr>
      <w:tr w:rsidR="00355A8D" w:rsidRPr="006006D1" w14:paraId="659E6F8C" w14:textId="77777777" w:rsidTr="000C20F8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dxa"/>
            <w:noWrap/>
            <w:vAlign w:val="bottom"/>
          </w:tcPr>
          <w:p w14:paraId="79FB3AA0" w14:textId="77777777" w:rsidR="00355A8D" w:rsidRPr="006006D1" w:rsidRDefault="00355A8D" w:rsidP="00355A8D">
            <w:pPr>
              <w:jc w:val="center"/>
              <w:rPr>
                <w:color w:val="000000"/>
              </w:rPr>
            </w:pPr>
            <w:r w:rsidRPr="006006D1">
              <w:rPr>
                <w:color w:val="000000"/>
              </w:rPr>
              <w:t>ADM</w:t>
            </w:r>
          </w:p>
        </w:tc>
        <w:tc>
          <w:tcPr>
            <w:tcW w:w="1490" w:type="dxa"/>
            <w:noWrap/>
            <w:vAlign w:val="bottom"/>
          </w:tcPr>
          <w:p w14:paraId="3604FB78" w14:textId="2EF6496F" w:rsidR="00355A8D" w:rsidRPr="000C20F8" w:rsidRDefault="00355A8D" w:rsidP="00355A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C20F8">
              <w:rPr>
                <w:color w:val="000000"/>
              </w:rPr>
              <w:t>3.7 (2.0, 6.6)</w:t>
            </w:r>
          </w:p>
        </w:tc>
        <w:tc>
          <w:tcPr>
            <w:tcW w:w="1488" w:type="dxa"/>
            <w:vAlign w:val="bottom"/>
          </w:tcPr>
          <w:p w14:paraId="64B3ED2B" w14:textId="13C46C7B" w:rsidR="00355A8D" w:rsidRPr="00C716AD" w:rsidRDefault="00355A8D" w:rsidP="00355A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rPr>
                <w:color w:val="000000"/>
              </w:rPr>
              <w:t>0.003</w:t>
            </w:r>
          </w:p>
        </w:tc>
      </w:tr>
      <w:tr w:rsidR="00C716AD" w:rsidRPr="006006D1" w14:paraId="5C184C66" w14:textId="77777777" w:rsidTr="000C20F8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dxa"/>
            <w:noWrap/>
            <w:vAlign w:val="bottom"/>
          </w:tcPr>
          <w:p w14:paraId="0A2A4167" w14:textId="77777777" w:rsidR="00C716AD" w:rsidRPr="006006D1" w:rsidRDefault="00C716AD" w:rsidP="00C716AD">
            <w:pPr>
              <w:jc w:val="center"/>
              <w:rPr>
                <w:color w:val="000000"/>
              </w:rPr>
            </w:pPr>
            <w:r w:rsidRPr="006006D1">
              <w:rPr>
                <w:color w:val="000000"/>
              </w:rPr>
              <w:t>OPG</w:t>
            </w:r>
          </w:p>
        </w:tc>
        <w:tc>
          <w:tcPr>
            <w:tcW w:w="1490" w:type="dxa"/>
            <w:noWrap/>
            <w:vAlign w:val="bottom"/>
          </w:tcPr>
          <w:p w14:paraId="121BC358" w14:textId="163C7758" w:rsidR="00C716AD" w:rsidRPr="000C20F8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C20F8">
              <w:rPr>
                <w:color w:val="000000"/>
              </w:rPr>
              <w:t>2.7 (1.7, 4.3)</w:t>
            </w:r>
          </w:p>
        </w:tc>
        <w:tc>
          <w:tcPr>
            <w:tcW w:w="1488" w:type="dxa"/>
            <w:vAlign w:val="bottom"/>
          </w:tcPr>
          <w:p w14:paraId="7FCC4FA4" w14:textId="69ADA8E9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rPr>
                <w:color w:val="000000"/>
              </w:rPr>
              <w:t>0.01</w:t>
            </w:r>
          </w:p>
        </w:tc>
      </w:tr>
      <w:tr w:rsidR="00C716AD" w:rsidRPr="006006D1" w14:paraId="1AF7A4E2" w14:textId="77777777" w:rsidTr="000C20F8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dxa"/>
            <w:noWrap/>
            <w:vAlign w:val="bottom"/>
          </w:tcPr>
          <w:p w14:paraId="2B37CEC8" w14:textId="77777777" w:rsidR="00C716AD" w:rsidRPr="006006D1" w:rsidRDefault="00C716AD" w:rsidP="00C716AD">
            <w:pPr>
              <w:jc w:val="center"/>
              <w:rPr>
                <w:color w:val="000000"/>
              </w:rPr>
            </w:pPr>
            <w:r w:rsidRPr="006006D1">
              <w:rPr>
                <w:color w:val="000000"/>
              </w:rPr>
              <w:t>IL-18R1</w:t>
            </w:r>
          </w:p>
        </w:tc>
        <w:tc>
          <w:tcPr>
            <w:tcW w:w="1490" w:type="dxa"/>
            <w:noWrap/>
            <w:vAlign w:val="bottom"/>
          </w:tcPr>
          <w:p w14:paraId="17048D73" w14:textId="4193C7E8" w:rsidR="00C716AD" w:rsidRPr="000C20F8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C20F8">
              <w:rPr>
                <w:color w:val="000000"/>
              </w:rPr>
              <w:t>2.6 (1.7, 4.0)</w:t>
            </w:r>
          </w:p>
        </w:tc>
        <w:tc>
          <w:tcPr>
            <w:tcW w:w="1488" w:type="dxa"/>
            <w:vAlign w:val="bottom"/>
          </w:tcPr>
          <w:p w14:paraId="09584910" w14:textId="1D64CF82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rPr>
                <w:color w:val="000000"/>
              </w:rPr>
              <w:t>0.01</w:t>
            </w:r>
          </w:p>
        </w:tc>
      </w:tr>
      <w:tr w:rsidR="00C716AD" w:rsidRPr="006006D1" w14:paraId="704AD747" w14:textId="77777777" w:rsidTr="000C20F8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dxa"/>
            <w:noWrap/>
            <w:vAlign w:val="bottom"/>
          </w:tcPr>
          <w:p w14:paraId="297D432D" w14:textId="77777777" w:rsidR="00C716AD" w:rsidRPr="006006D1" w:rsidRDefault="00C716AD" w:rsidP="00C716AD">
            <w:pPr>
              <w:jc w:val="center"/>
              <w:rPr>
                <w:color w:val="000000"/>
              </w:rPr>
            </w:pPr>
            <w:r w:rsidRPr="006006D1">
              <w:rPr>
                <w:color w:val="000000"/>
              </w:rPr>
              <w:t>TNFRSF11A</w:t>
            </w:r>
          </w:p>
        </w:tc>
        <w:tc>
          <w:tcPr>
            <w:tcW w:w="1490" w:type="dxa"/>
            <w:noWrap/>
            <w:vAlign w:val="bottom"/>
          </w:tcPr>
          <w:p w14:paraId="4586DD5B" w14:textId="084B0782" w:rsidR="00C716AD" w:rsidRPr="000C20F8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C20F8">
              <w:rPr>
                <w:color w:val="000000"/>
              </w:rPr>
              <w:t>1.9 (1.4, 2.6)</w:t>
            </w:r>
          </w:p>
        </w:tc>
        <w:tc>
          <w:tcPr>
            <w:tcW w:w="1488" w:type="dxa"/>
            <w:vAlign w:val="bottom"/>
          </w:tcPr>
          <w:p w14:paraId="6AB65795" w14:textId="313B2A52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rPr>
                <w:color w:val="000000"/>
              </w:rPr>
              <w:t>0.01</w:t>
            </w:r>
          </w:p>
        </w:tc>
      </w:tr>
      <w:tr w:rsidR="00C716AD" w:rsidRPr="006006D1" w14:paraId="59C8D63A" w14:textId="77777777" w:rsidTr="000C20F8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dxa"/>
            <w:noWrap/>
            <w:vAlign w:val="bottom"/>
          </w:tcPr>
          <w:p w14:paraId="0231AB12" w14:textId="77777777" w:rsidR="00C716AD" w:rsidRPr="006006D1" w:rsidRDefault="00C716AD" w:rsidP="00C716AD">
            <w:pPr>
              <w:jc w:val="center"/>
              <w:rPr>
                <w:color w:val="000000"/>
              </w:rPr>
            </w:pPr>
            <w:r w:rsidRPr="006006D1">
              <w:rPr>
                <w:color w:val="000000"/>
              </w:rPr>
              <w:t>CD40</w:t>
            </w:r>
          </w:p>
        </w:tc>
        <w:tc>
          <w:tcPr>
            <w:tcW w:w="1490" w:type="dxa"/>
            <w:noWrap/>
            <w:vAlign w:val="bottom"/>
          </w:tcPr>
          <w:p w14:paraId="467C70C9" w14:textId="3644C16A" w:rsidR="00C716AD" w:rsidRPr="000C20F8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C20F8">
              <w:rPr>
                <w:color w:val="000000"/>
              </w:rPr>
              <w:t>2.6 (1.6, 4.1)</w:t>
            </w:r>
          </w:p>
        </w:tc>
        <w:tc>
          <w:tcPr>
            <w:tcW w:w="1488" w:type="dxa"/>
            <w:vAlign w:val="bottom"/>
          </w:tcPr>
          <w:p w14:paraId="1F85598A" w14:textId="55CCD2C0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rPr>
                <w:color w:val="000000"/>
              </w:rPr>
              <w:t>0.01</w:t>
            </w:r>
          </w:p>
        </w:tc>
      </w:tr>
      <w:tr w:rsidR="00C716AD" w:rsidRPr="006006D1" w14:paraId="74E1DDF1" w14:textId="77777777" w:rsidTr="000C20F8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dxa"/>
            <w:noWrap/>
            <w:vAlign w:val="bottom"/>
          </w:tcPr>
          <w:p w14:paraId="08CF59C6" w14:textId="77777777" w:rsidR="00C716AD" w:rsidRPr="006006D1" w:rsidRDefault="00C716AD" w:rsidP="00C716AD">
            <w:pPr>
              <w:jc w:val="center"/>
              <w:rPr>
                <w:color w:val="000000"/>
              </w:rPr>
            </w:pPr>
            <w:r w:rsidRPr="006006D1">
              <w:rPr>
                <w:color w:val="000000"/>
              </w:rPr>
              <w:t>AGRP</w:t>
            </w:r>
          </w:p>
        </w:tc>
        <w:tc>
          <w:tcPr>
            <w:tcW w:w="1490" w:type="dxa"/>
            <w:noWrap/>
            <w:vAlign w:val="bottom"/>
          </w:tcPr>
          <w:p w14:paraId="15B3A739" w14:textId="028EAB6A" w:rsidR="00C716AD" w:rsidRPr="000C20F8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C20F8">
              <w:rPr>
                <w:color w:val="000000"/>
              </w:rPr>
              <w:t>2.3 (1.5, 3.4)</w:t>
            </w:r>
          </w:p>
        </w:tc>
        <w:tc>
          <w:tcPr>
            <w:tcW w:w="1488" w:type="dxa"/>
            <w:vAlign w:val="bottom"/>
          </w:tcPr>
          <w:p w14:paraId="5D4D2DC6" w14:textId="6CB3B520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rPr>
                <w:color w:val="000000"/>
              </w:rPr>
              <w:t>0.01</w:t>
            </w:r>
          </w:p>
        </w:tc>
      </w:tr>
      <w:tr w:rsidR="00C716AD" w:rsidRPr="006006D1" w14:paraId="47DD4D9E" w14:textId="77777777" w:rsidTr="000C20F8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dxa"/>
            <w:noWrap/>
            <w:vAlign w:val="bottom"/>
          </w:tcPr>
          <w:p w14:paraId="180C5EAA" w14:textId="77777777" w:rsidR="00C716AD" w:rsidRPr="006006D1" w:rsidRDefault="00C716AD" w:rsidP="00C716AD">
            <w:pPr>
              <w:jc w:val="center"/>
              <w:rPr>
                <w:color w:val="000000"/>
              </w:rPr>
            </w:pPr>
            <w:r w:rsidRPr="006006D1">
              <w:rPr>
                <w:color w:val="000000"/>
              </w:rPr>
              <w:t>DCN</w:t>
            </w:r>
          </w:p>
        </w:tc>
        <w:tc>
          <w:tcPr>
            <w:tcW w:w="1490" w:type="dxa"/>
            <w:noWrap/>
            <w:vAlign w:val="bottom"/>
          </w:tcPr>
          <w:p w14:paraId="2D9859D4" w14:textId="757BC0C8" w:rsidR="00C716AD" w:rsidRPr="000C20F8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C20F8">
              <w:rPr>
                <w:color w:val="000000"/>
              </w:rPr>
              <w:t>3.2 (1.8, 5.7)</w:t>
            </w:r>
          </w:p>
        </w:tc>
        <w:tc>
          <w:tcPr>
            <w:tcW w:w="1488" w:type="dxa"/>
            <w:vAlign w:val="bottom"/>
          </w:tcPr>
          <w:p w14:paraId="45D9995D" w14:textId="22211990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rPr>
                <w:color w:val="000000"/>
              </w:rPr>
              <w:t>0.01</w:t>
            </w:r>
          </w:p>
        </w:tc>
      </w:tr>
      <w:tr w:rsidR="00C716AD" w:rsidRPr="006006D1" w14:paraId="34DCBB5E" w14:textId="77777777" w:rsidTr="000C20F8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dxa"/>
            <w:noWrap/>
            <w:vAlign w:val="bottom"/>
          </w:tcPr>
          <w:p w14:paraId="0FF76F28" w14:textId="77777777" w:rsidR="00C716AD" w:rsidRPr="006006D1" w:rsidRDefault="00C716AD" w:rsidP="00C716AD">
            <w:pPr>
              <w:jc w:val="center"/>
              <w:rPr>
                <w:color w:val="000000"/>
              </w:rPr>
            </w:pPr>
            <w:r w:rsidRPr="006006D1">
              <w:rPr>
                <w:color w:val="000000"/>
              </w:rPr>
              <w:t>PGF</w:t>
            </w:r>
          </w:p>
        </w:tc>
        <w:tc>
          <w:tcPr>
            <w:tcW w:w="1490" w:type="dxa"/>
            <w:noWrap/>
            <w:vAlign w:val="bottom"/>
          </w:tcPr>
          <w:p w14:paraId="22701352" w14:textId="743C2BF2" w:rsidR="00C716AD" w:rsidRPr="000C20F8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C20F8">
              <w:rPr>
                <w:color w:val="000000"/>
              </w:rPr>
              <w:t>2.8 (1.7, 4.6)</w:t>
            </w:r>
          </w:p>
        </w:tc>
        <w:tc>
          <w:tcPr>
            <w:tcW w:w="1488" w:type="dxa"/>
            <w:vAlign w:val="bottom"/>
          </w:tcPr>
          <w:p w14:paraId="2081F690" w14:textId="71E208CC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rPr>
                <w:color w:val="000000"/>
              </w:rPr>
              <w:t>0.02</w:t>
            </w:r>
          </w:p>
        </w:tc>
      </w:tr>
      <w:tr w:rsidR="00C716AD" w:rsidRPr="006006D1" w14:paraId="43B90E11" w14:textId="77777777" w:rsidTr="000C20F8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dxa"/>
            <w:noWrap/>
            <w:vAlign w:val="bottom"/>
          </w:tcPr>
          <w:p w14:paraId="130CE2D0" w14:textId="77777777" w:rsidR="00C716AD" w:rsidRPr="006006D1" w:rsidRDefault="00C716AD" w:rsidP="00C716AD">
            <w:pPr>
              <w:jc w:val="center"/>
              <w:rPr>
                <w:color w:val="000000"/>
              </w:rPr>
            </w:pPr>
            <w:r w:rsidRPr="006006D1">
              <w:rPr>
                <w:color w:val="000000"/>
              </w:rPr>
              <w:t>PRELP</w:t>
            </w:r>
          </w:p>
        </w:tc>
        <w:tc>
          <w:tcPr>
            <w:tcW w:w="1490" w:type="dxa"/>
            <w:noWrap/>
            <w:vAlign w:val="bottom"/>
          </w:tcPr>
          <w:p w14:paraId="7065FAFC" w14:textId="58C3D6DB" w:rsidR="00C716AD" w:rsidRPr="000C20F8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C20F8">
              <w:rPr>
                <w:color w:val="000000"/>
              </w:rPr>
              <w:t>9.5 (3.1, 29.7)</w:t>
            </w:r>
          </w:p>
        </w:tc>
        <w:tc>
          <w:tcPr>
            <w:tcW w:w="1488" w:type="dxa"/>
            <w:vAlign w:val="bottom"/>
          </w:tcPr>
          <w:p w14:paraId="125E38E3" w14:textId="350754A7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rPr>
                <w:color w:val="000000"/>
              </w:rPr>
              <w:t>0.02</w:t>
            </w:r>
          </w:p>
        </w:tc>
      </w:tr>
      <w:tr w:rsidR="00C716AD" w:rsidRPr="006006D1" w14:paraId="6C390A53" w14:textId="77777777" w:rsidTr="000C20F8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dxa"/>
            <w:noWrap/>
            <w:vAlign w:val="bottom"/>
          </w:tcPr>
          <w:p w14:paraId="2D5D8575" w14:textId="77777777" w:rsidR="00C716AD" w:rsidRPr="006006D1" w:rsidRDefault="00C716AD" w:rsidP="00C716AD">
            <w:pPr>
              <w:jc w:val="center"/>
              <w:rPr>
                <w:color w:val="000000"/>
              </w:rPr>
            </w:pPr>
            <w:r w:rsidRPr="006006D1">
              <w:rPr>
                <w:color w:val="000000"/>
              </w:rPr>
              <w:t>CD4</w:t>
            </w:r>
          </w:p>
        </w:tc>
        <w:tc>
          <w:tcPr>
            <w:tcW w:w="1490" w:type="dxa"/>
            <w:noWrap/>
            <w:vAlign w:val="bottom"/>
          </w:tcPr>
          <w:p w14:paraId="77D5A6D4" w14:textId="7BBB1ACB" w:rsidR="00C716AD" w:rsidRPr="000C20F8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C20F8">
              <w:rPr>
                <w:color w:val="000000"/>
              </w:rPr>
              <w:t>2.9 (1.7, 4.8)</w:t>
            </w:r>
          </w:p>
        </w:tc>
        <w:tc>
          <w:tcPr>
            <w:tcW w:w="1488" w:type="dxa"/>
            <w:vAlign w:val="bottom"/>
          </w:tcPr>
          <w:p w14:paraId="48BF414D" w14:textId="4F51FC1D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rPr>
                <w:color w:val="000000"/>
              </w:rPr>
              <w:t>0.02</w:t>
            </w:r>
          </w:p>
        </w:tc>
      </w:tr>
      <w:tr w:rsidR="00C716AD" w:rsidRPr="006006D1" w14:paraId="3621F6E4" w14:textId="77777777" w:rsidTr="000C20F8">
        <w:trPr>
          <w:trHeight w:val="2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7" w:type="dxa"/>
            <w:noWrap/>
            <w:vAlign w:val="bottom"/>
          </w:tcPr>
          <w:p w14:paraId="634E0CCF" w14:textId="77777777" w:rsidR="00C716AD" w:rsidRPr="006006D1" w:rsidRDefault="00C716AD" w:rsidP="00C716AD">
            <w:pPr>
              <w:jc w:val="center"/>
              <w:rPr>
                <w:color w:val="000000"/>
              </w:rPr>
            </w:pPr>
            <w:r w:rsidRPr="006006D1">
              <w:rPr>
                <w:color w:val="000000"/>
              </w:rPr>
              <w:t>IL-15RA</w:t>
            </w:r>
          </w:p>
        </w:tc>
        <w:tc>
          <w:tcPr>
            <w:tcW w:w="1490" w:type="dxa"/>
            <w:noWrap/>
            <w:vAlign w:val="bottom"/>
          </w:tcPr>
          <w:p w14:paraId="444E4860" w14:textId="3D2700CB" w:rsidR="00C716AD" w:rsidRPr="000C20F8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C20F8">
              <w:rPr>
                <w:color w:val="000000"/>
              </w:rPr>
              <w:t>3.4 (1.8, 6.5)</w:t>
            </w:r>
          </w:p>
        </w:tc>
        <w:tc>
          <w:tcPr>
            <w:tcW w:w="1488" w:type="dxa"/>
            <w:vAlign w:val="bottom"/>
          </w:tcPr>
          <w:p w14:paraId="2442EA44" w14:textId="50483983" w:rsidR="00C716AD" w:rsidRPr="00C716AD" w:rsidRDefault="00C716AD" w:rsidP="00C716A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C716AD">
              <w:rPr>
                <w:color w:val="000000"/>
              </w:rPr>
              <w:t>0.03</w:t>
            </w:r>
          </w:p>
        </w:tc>
      </w:tr>
    </w:tbl>
    <w:p w14:paraId="5009478B" w14:textId="77777777" w:rsidR="00045CEC" w:rsidRPr="006006D1" w:rsidRDefault="00045CEC" w:rsidP="00045CEC">
      <w:pPr>
        <w:rPr>
          <w:sz w:val="22"/>
          <w:szCs w:val="22"/>
        </w:rPr>
      </w:pPr>
    </w:p>
    <w:p w14:paraId="0F0A7A9D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200E87B8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68795789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12201DBB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7521452E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1867E309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647D8458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3E4B0706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5F594FF6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005D87F5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1F357196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60534815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76012584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25093BA1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6E4160EF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5D309BAC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2CD0F039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669C9345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1FCAB2BB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3E3782A8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729C2EE2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6CBF9BB8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0DC5D95C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7A30471B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2924C8DA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033A185C" w14:textId="77777777" w:rsidR="00045CEC" w:rsidRPr="006006D1" w:rsidRDefault="00045CEC" w:rsidP="00045CEC">
      <w:pPr>
        <w:contextualSpacing/>
        <w:rPr>
          <w:sz w:val="22"/>
          <w:szCs w:val="22"/>
        </w:rPr>
      </w:pPr>
    </w:p>
    <w:p w14:paraId="6F25D762" w14:textId="77777777" w:rsidR="00045CEC" w:rsidRDefault="00045CEC" w:rsidP="00045CEC">
      <w:pPr>
        <w:contextualSpacing/>
        <w:rPr>
          <w:sz w:val="22"/>
          <w:szCs w:val="22"/>
        </w:rPr>
      </w:pPr>
    </w:p>
    <w:p w14:paraId="376508EF" w14:textId="77777777" w:rsidR="00AB5FCD" w:rsidRDefault="00AB5FCD" w:rsidP="00045CEC">
      <w:pPr>
        <w:contextualSpacing/>
        <w:rPr>
          <w:color w:val="000000" w:themeColor="text1"/>
          <w:sz w:val="22"/>
          <w:szCs w:val="22"/>
        </w:rPr>
      </w:pPr>
    </w:p>
    <w:p w14:paraId="21372633" w14:textId="77777777" w:rsidR="00AB5FCD" w:rsidRDefault="00AB5FCD" w:rsidP="00045CEC">
      <w:pPr>
        <w:contextualSpacing/>
        <w:rPr>
          <w:color w:val="000000" w:themeColor="text1"/>
          <w:sz w:val="22"/>
          <w:szCs w:val="22"/>
        </w:rPr>
      </w:pPr>
    </w:p>
    <w:p w14:paraId="1B82AA0C" w14:textId="77777777" w:rsidR="00AB5FCD" w:rsidRDefault="00AB5FCD" w:rsidP="00045CEC">
      <w:pPr>
        <w:contextualSpacing/>
        <w:rPr>
          <w:color w:val="000000" w:themeColor="text1"/>
          <w:sz w:val="22"/>
          <w:szCs w:val="22"/>
        </w:rPr>
      </w:pPr>
    </w:p>
    <w:p w14:paraId="7F390B55" w14:textId="77777777" w:rsidR="00AB5FCD" w:rsidRDefault="00AB5FCD" w:rsidP="00045CEC">
      <w:pPr>
        <w:contextualSpacing/>
        <w:rPr>
          <w:color w:val="000000" w:themeColor="text1"/>
          <w:sz w:val="22"/>
          <w:szCs w:val="22"/>
        </w:rPr>
      </w:pPr>
    </w:p>
    <w:p w14:paraId="7863A5C6" w14:textId="77777777" w:rsidR="00AB5FCD" w:rsidRDefault="00AB5FCD" w:rsidP="00045CEC">
      <w:pPr>
        <w:contextualSpacing/>
        <w:rPr>
          <w:color w:val="000000" w:themeColor="text1"/>
          <w:sz w:val="22"/>
          <w:szCs w:val="22"/>
        </w:rPr>
      </w:pPr>
    </w:p>
    <w:p w14:paraId="7FAF63F6" w14:textId="77777777" w:rsidR="00AB5FCD" w:rsidRDefault="00AB5FCD" w:rsidP="00045CEC">
      <w:pPr>
        <w:contextualSpacing/>
        <w:rPr>
          <w:color w:val="000000" w:themeColor="text1"/>
          <w:sz w:val="22"/>
          <w:szCs w:val="22"/>
        </w:rPr>
      </w:pPr>
    </w:p>
    <w:p w14:paraId="7D32D2D9" w14:textId="77777777" w:rsidR="00AB5FCD" w:rsidRDefault="00AB5FCD" w:rsidP="00045CEC">
      <w:pPr>
        <w:contextualSpacing/>
        <w:rPr>
          <w:color w:val="000000" w:themeColor="text1"/>
          <w:sz w:val="22"/>
          <w:szCs w:val="22"/>
        </w:rPr>
      </w:pPr>
    </w:p>
    <w:p w14:paraId="3C65FCAB" w14:textId="77777777" w:rsidR="00AB5FCD" w:rsidRDefault="00AB5FCD" w:rsidP="00045CEC">
      <w:pPr>
        <w:contextualSpacing/>
        <w:rPr>
          <w:color w:val="000000" w:themeColor="text1"/>
          <w:sz w:val="22"/>
          <w:szCs w:val="22"/>
        </w:rPr>
      </w:pPr>
    </w:p>
    <w:p w14:paraId="6A3A94C9" w14:textId="77777777" w:rsidR="00AB5FCD" w:rsidRDefault="00AB5FCD" w:rsidP="00045CEC">
      <w:pPr>
        <w:contextualSpacing/>
        <w:rPr>
          <w:color w:val="000000" w:themeColor="text1"/>
          <w:sz w:val="22"/>
          <w:szCs w:val="22"/>
        </w:rPr>
      </w:pPr>
    </w:p>
    <w:p w14:paraId="718DCB0B" w14:textId="77777777" w:rsidR="00AB5FCD" w:rsidRDefault="00AB5FCD" w:rsidP="00045CEC">
      <w:pPr>
        <w:contextualSpacing/>
        <w:rPr>
          <w:color w:val="000000" w:themeColor="text1"/>
          <w:sz w:val="22"/>
          <w:szCs w:val="22"/>
        </w:rPr>
      </w:pPr>
    </w:p>
    <w:p w14:paraId="6635DEC1" w14:textId="77777777" w:rsidR="00AB5FCD" w:rsidRDefault="00AB5FCD" w:rsidP="00045CEC">
      <w:pPr>
        <w:contextualSpacing/>
        <w:rPr>
          <w:color w:val="000000" w:themeColor="text1"/>
          <w:sz w:val="22"/>
          <w:szCs w:val="22"/>
        </w:rPr>
      </w:pPr>
    </w:p>
    <w:p w14:paraId="585F2CAD" w14:textId="77777777" w:rsidR="00AB5FCD" w:rsidRDefault="00AB5FCD" w:rsidP="00045CEC">
      <w:pPr>
        <w:contextualSpacing/>
        <w:rPr>
          <w:color w:val="000000" w:themeColor="text1"/>
          <w:sz w:val="22"/>
          <w:szCs w:val="22"/>
        </w:rPr>
      </w:pPr>
    </w:p>
    <w:p w14:paraId="7CD67FA6" w14:textId="77777777" w:rsidR="00AB5FCD" w:rsidRDefault="00AB5FCD" w:rsidP="00045CEC">
      <w:pPr>
        <w:contextualSpacing/>
        <w:rPr>
          <w:color w:val="000000" w:themeColor="text1"/>
          <w:sz w:val="22"/>
          <w:szCs w:val="22"/>
        </w:rPr>
      </w:pPr>
    </w:p>
    <w:p w14:paraId="19C4C137" w14:textId="66F2F1BA" w:rsidR="00045CEC" w:rsidRPr="007E3C90" w:rsidRDefault="00045CEC" w:rsidP="00045CEC">
      <w:pPr>
        <w:contextualSpacing/>
        <w:rPr>
          <w:color w:val="000000" w:themeColor="text1"/>
          <w:sz w:val="22"/>
          <w:szCs w:val="22"/>
        </w:rPr>
      </w:pPr>
      <w:r w:rsidRPr="007E3C90">
        <w:rPr>
          <w:color w:val="000000" w:themeColor="text1"/>
          <w:sz w:val="22"/>
          <w:szCs w:val="22"/>
        </w:rPr>
        <w:t>Shown are significant associations after applying Bonferroni correction. Models are adjusted for age, sex, race, log(proteinuria), eGFR, and primary clinicopathologic diagnosis. HR; Hazard Ratio.</w:t>
      </w:r>
    </w:p>
    <w:p w14:paraId="779C1541" w14:textId="77777777" w:rsidR="00045CEC" w:rsidRDefault="00045CEC" w:rsidP="00EA5D98">
      <w:pPr>
        <w:contextualSpacing/>
        <w:rPr>
          <w:color w:val="000000" w:themeColor="text1"/>
          <w:sz w:val="22"/>
          <w:szCs w:val="22"/>
        </w:rPr>
      </w:pPr>
    </w:p>
    <w:p w14:paraId="1FA78AFD" w14:textId="77777777" w:rsidR="009E3483" w:rsidRDefault="009E3483" w:rsidP="00EA5D98">
      <w:pPr>
        <w:contextualSpacing/>
        <w:rPr>
          <w:color w:val="000000" w:themeColor="text1"/>
          <w:sz w:val="22"/>
          <w:szCs w:val="22"/>
        </w:rPr>
      </w:pPr>
    </w:p>
    <w:p w14:paraId="00FDAD5B" w14:textId="77777777" w:rsidR="009E3483" w:rsidRDefault="009E3483" w:rsidP="00EA5D98">
      <w:pPr>
        <w:contextualSpacing/>
        <w:rPr>
          <w:color w:val="000000" w:themeColor="text1"/>
          <w:sz w:val="22"/>
          <w:szCs w:val="22"/>
        </w:rPr>
      </w:pPr>
    </w:p>
    <w:p w14:paraId="00C69C27" w14:textId="77777777" w:rsidR="009E3483" w:rsidRDefault="009E3483" w:rsidP="00EA5D98">
      <w:pPr>
        <w:contextualSpacing/>
        <w:rPr>
          <w:color w:val="000000" w:themeColor="text1"/>
          <w:sz w:val="22"/>
          <w:szCs w:val="22"/>
        </w:rPr>
      </w:pPr>
    </w:p>
    <w:p w14:paraId="059F74CA" w14:textId="77777777" w:rsidR="009E3483" w:rsidRDefault="009E3483" w:rsidP="00EA5D98">
      <w:pPr>
        <w:contextualSpacing/>
        <w:rPr>
          <w:color w:val="000000" w:themeColor="text1"/>
          <w:sz w:val="22"/>
          <w:szCs w:val="22"/>
        </w:rPr>
      </w:pPr>
    </w:p>
    <w:p w14:paraId="09EE6FE8" w14:textId="77777777" w:rsidR="00BB668E" w:rsidRDefault="00BB668E" w:rsidP="00EA5D98">
      <w:pPr>
        <w:contextualSpacing/>
        <w:rPr>
          <w:color w:val="000000" w:themeColor="text1"/>
          <w:sz w:val="22"/>
          <w:szCs w:val="22"/>
        </w:rPr>
      </w:pPr>
    </w:p>
    <w:p w14:paraId="56117112" w14:textId="51502028" w:rsidR="00BB668E" w:rsidRPr="003D31D1" w:rsidRDefault="00BB668E" w:rsidP="00EA5D98">
      <w:pPr>
        <w:contextualSpacing/>
        <w:rPr>
          <w:color w:val="000000" w:themeColor="text1"/>
          <w:sz w:val="22"/>
          <w:szCs w:val="22"/>
        </w:rPr>
        <w:sectPr w:rsidR="00BB668E" w:rsidRPr="003D31D1" w:rsidSect="00715BA5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BA7F26A" w14:textId="7299F414" w:rsidR="00CD076B" w:rsidRPr="00D138EE" w:rsidRDefault="00CD076B" w:rsidP="00CD076B">
      <w:pPr>
        <w:spacing w:after="120"/>
      </w:pPr>
      <w:r w:rsidRPr="00D138EE">
        <w:rPr>
          <w:b/>
          <w:color w:val="000000" w:themeColor="text1"/>
        </w:rPr>
        <w:lastRenderedPageBreak/>
        <w:t xml:space="preserve">Supplemental Table </w:t>
      </w:r>
      <w:r w:rsidR="00F014EF">
        <w:rPr>
          <w:b/>
          <w:color w:val="000000" w:themeColor="text1"/>
        </w:rPr>
        <w:t>5</w:t>
      </w:r>
      <w:r w:rsidRPr="00D138EE">
        <w:rPr>
          <w:b/>
          <w:bCs/>
        </w:rPr>
        <w:t>.</w:t>
      </w:r>
      <w:r w:rsidRPr="00D138EE">
        <w:t xml:space="preserve"> Abbreviations and list of all plasma protein</w:t>
      </w:r>
      <w:r w:rsidR="00E46918" w:rsidRPr="00D138EE">
        <w:t xml:space="preserve"> biomarkers</w:t>
      </w:r>
      <w:r w:rsidRPr="00D138EE">
        <w:t xml:space="preserve"> included in the analyses.</w:t>
      </w:r>
    </w:p>
    <w:tbl>
      <w:tblPr>
        <w:tblW w:w="13974" w:type="dxa"/>
        <w:tblInd w:w="-5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515"/>
        <w:gridCol w:w="8100"/>
        <w:gridCol w:w="1109"/>
        <w:gridCol w:w="2250"/>
      </w:tblGrid>
      <w:tr w:rsidR="00E46918" w:rsidRPr="006006D1" w14:paraId="1ABEBA1E" w14:textId="77777777" w:rsidTr="00610E7E">
        <w:trPr>
          <w:trHeight w:val="259"/>
        </w:trPr>
        <w:tc>
          <w:tcPr>
            <w:tcW w:w="2515" w:type="dxa"/>
            <w:shd w:val="clear" w:color="auto" w:fill="D9D9D9" w:themeFill="background1" w:themeFillShade="D9"/>
            <w:noWrap/>
            <w:vAlign w:val="bottom"/>
            <w:hideMark/>
          </w:tcPr>
          <w:p w14:paraId="1151562D" w14:textId="77777777" w:rsidR="00E46918" w:rsidRPr="006006D1" w:rsidRDefault="00E46918" w:rsidP="00A03E8C">
            <w:pPr>
              <w:jc w:val="center"/>
              <w:rPr>
                <w:b/>
                <w:bCs/>
                <w:sz w:val="22"/>
                <w:szCs w:val="22"/>
              </w:rPr>
            </w:pPr>
            <w:r w:rsidRPr="006006D1">
              <w:rPr>
                <w:b/>
                <w:bCs/>
                <w:sz w:val="22"/>
                <w:szCs w:val="22"/>
              </w:rPr>
              <w:t>Abbreviation</w:t>
            </w:r>
          </w:p>
          <w:p w14:paraId="7863BBCF" w14:textId="77777777" w:rsidR="00E46918" w:rsidRPr="006006D1" w:rsidRDefault="00E46918" w:rsidP="00F46E43">
            <w:pPr>
              <w:rPr>
                <w:b/>
                <w:bCs/>
                <w:sz w:val="22"/>
                <w:szCs w:val="22"/>
              </w:rPr>
            </w:pPr>
          </w:p>
        </w:tc>
        <w:tc>
          <w:tcPr>
            <w:tcW w:w="8100" w:type="dxa"/>
            <w:shd w:val="clear" w:color="auto" w:fill="D9D9D9" w:themeFill="background1" w:themeFillShade="D9"/>
            <w:noWrap/>
            <w:vAlign w:val="bottom"/>
            <w:hideMark/>
          </w:tcPr>
          <w:p w14:paraId="2528EEA2" w14:textId="77777777" w:rsidR="00E46918" w:rsidRPr="006006D1" w:rsidRDefault="00E46918" w:rsidP="00A03E8C">
            <w:pPr>
              <w:jc w:val="center"/>
              <w:rPr>
                <w:b/>
                <w:bCs/>
                <w:sz w:val="22"/>
                <w:szCs w:val="22"/>
              </w:rPr>
            </w:pPr>
            <w:r w:rsidRPr="006006D1">
              <w:rPr>
                <w:b/>
                <w:bCs/>
                <w:sz w:val="22"/>
                <w:szCs w:val="22"/>
              </w:rPr>
              <w:t>Biomarker</w:t>
            </w:r>
          </w:p>
          <w:p w14:paraId="2E578F33" w14:textId="77777777" w:rsidR="00E46918" w:rsidRPr="006006D1" w:rsidRDefault="00E46918" w:rsidP="00A03E8C">
            <w:pPr>
              <w:jc w:val="center"/>
              <w:rPr>
                <w:b/>
                <w:bCs/>
                <w:sz w:val="22"/>
                <w:szCs w:val="22"/>
              </w:rPr>
            </w:pPr>
          </w:p>
        </w:tc>
        <w:tc>
          <w:tcPr>
            <w:tcW w:w="1109" w:type="dxa"/>
            <w:shd w:val="clear" w:color="auto" w:fill="D9D9D9" w:themeFill="background1" w:themeFillShade="D9"/>
            <w:noWrap/>
            <w:vAlign w:val="bottom"/>
            <w:hideMark/>
          </w:tcPr>
          <w:p w14:paraId="701D62E7" w14:textId="77777777" w:rsidR="00E46918" w:rsidRPr="006006D1" w:rsidRDefault="00E46918" w:rsidP="00A03E8C">
            <w:pPr>
              <w:jc w:val="center"/>
              <w:rPr>
                <w:b/>
                <w:bCs/>
                <w:sz w:val="22"/>
                <w:szCs w:val="22"/>
              </w:rPr>
            </w:pPr>
            <w:proofErr w:type="spellStart"/>
            <w:r w:rsidRPr="006006D1">
              <w:rPr>
                <w:b/>
                <w:bCs/>
                <w:sz w:val="22"/>
                <w:szCs w:val="22"/>
              </w:rPr>
              <w:t>Uniprot</w:t>
            </w:r>
            <w:proofErr w:type="spellEnd"/>
            <w:r w:rsidRPr="006006D1">
              <w:rPr>
                <w:b/>
                <w:bCs/>
                <w:sz w:val="22"/>
                <w:szCs w:val="22"/>
              </w:rPr>
              <w:t xml:space="preserve"> ID</w:t>
            </w:r>
          </w:p>
          <w:p w14:paraId="32682DC8" w14:textId="77777777" w:rsidR="00E46918" w:rsidRPr="006006D1" w:rsidRDefault="00E46918" w:rsidP="00A03E8C">
            <w:pPr>
              <w:jc w:val="center"/>
              <w:rPr>
                <w:b/>
                <w:bCs/>
                <w:sz w:val="22"/>
                <w:szCs w:val="22"/>
              </w:rPr>
            </w:pPr>
          </w:p>
        </w:tc>
        <w:tc>
          <w:tcPr>
            <w:tcW w:w="2250" w:type="dxa"/>
            <w:shd w:val="clear" w:color="auto" w:fill="D9D9D9" w:themeFill="background1" w:themeFillShade="D9"/>
            <w:noWrap/>
            <w:vAlign w:val="bottom"/>
            <w:hideMark/>
          </w:tcPr>
          <w:p w14:paraId="61B120DB" w14:textId="77777777" w:rsidR="00E46918" w:rsidRPr="006006D1" w:rsidRDefault="00E46918" w:rsidP="00A03E8C">
            <w:pPr>
              <w:jc w:val="center"/>
              <w:rPr>
                <w:b/>
                <w:bCs/>
                <w:sz w:val="22"/>
                <w:szCs w:val="22"/>
              </w:rPr>
            </w:pPr>
            <w:r w:rsidRPr="006006D1">
              <w:rPr>
                <w:b/>
                <w:bCs/>
                <w:sz w:val="22"/>
                <w:szCs w:val="22"/>
              </w:rPr>
              <w:t>Panel</w:t>
            </w:r>
          </w:p>
          <w:p w14:paraId="63464B2C" w14:textId="77777777" w:rsidR="00E46918" w:rsidRPr="006006D1" w:rsidRDefault="00E46918" w:rsidP="00A03E8C">
            <w:pPr>
              <w:jc w:val="center"/>
              <w:rPr>
                <w:b/>
                <w:bCs/>
                <w:sz w:val="22"/>
                <w:szCs w:val="22"/>
              </w:rPr>
            </w:pPr>
          </w:p>
        </w:tc>
      </w:tr>
      <w:tr w:rsidR="00E46918" w:rsidRPr="006006D1" w14:paraId="7DB304BD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21F6D04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ACE2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14A173F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Angiotensin-converting enzyme 2 (ACE2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10EB60D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9BYF1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30EFE1B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2925876C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57C9D00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ADA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743D8E4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Adenosine Deaminase (ADA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78872FE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00813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7546688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3E1CF888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1FC8F58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ADAM-TS13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7B7F235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A </w:t>
            </w:r>
            <w:proofErr w:type="spellStart"/>
            <w:r w:rsidRPr="006006D1">
              <w:rPr>
                <w:sz w:val="22"/>
                <w:szCs w:val="22"/>
              </w:rPr>
              <w:t>disintegrin</w:t>
            </w:r>
            <w:proofErr w:type="spellEnd"/>
            <w:r w:rsidRPr="006006D1">
              <w:rPr>
                <w:sz w:val="22"/>
                <w:szCs w:val="22"/>
              </w:rPr>
              <w:t xml:space="preserve"> and metalloproteinase with thrombospondin motifs 13 (ADAM-TS13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577B936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76LX8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3AD2A55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6E9D1C12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787746A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ADGRG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12DE7F4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Adhesion G-protein coupled receptor G1 (ADGRG1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7CC5EED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9Y653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5069318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09107261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1C4AC23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ADM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7B08C21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ADM (ADM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1A0BDD74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35318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543B7BF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2A5BE239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5700A21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AGRP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4E56542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Agouti-related protein (AGRP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60E7E85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00253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3BC9089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4F4DDE8E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22027C3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AIFM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5464768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Apoptosis-inducing factor 1, mitochondrial (AIFM1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2D24723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95831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6A3D5E0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4E6F2FF3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795FD28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ALDH3A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6C1BDF2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Aldehyde dehydrogenase, dimeric NADP-preferring (ALDH3A1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044BD26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30838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6BD4668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12426C00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1A8F5984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AMBP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0869E77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Protein AMBP (AMBP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61E055E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02760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764D65A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06BA14E9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193600D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AMN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47CBCEF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Protein </w:t>
            </w:r>
            <w:proofErr w:type="spellStart"/>
            <w:r w:rsidRPr="006006D1">
              <w:rPr>
                <w:sz w:val="22"/>
                <w:szCs w:val="22"/>
              </w:rPr>
              <w:t>amnionless</w:t>
            </w:r>
            <w:proofErr w:type="spellEnd"/>
            <w:r w:rsidRPr="006006D1">
              <w:rPr>
                <w:sz w:val="22"/>
                <w:szCs w:val="22"/>
              </w:rPr>
              <w:t xml:space="preserve"> (AMN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70D09C4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9BXJ7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0E08E80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1294018B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2BC0E33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ANG-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21DAAEF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Angiopoietin-1 (ANGPT1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5D782E9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15389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669F913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610520F1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530BFB4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ATP6AP2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0DB48F9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Renin receptor (ATP6AP2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62F56CC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75787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7C5B98E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11D0D74E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1CCDADB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AXIN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198E427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Axin-1 (AXIN1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019881D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15169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52B8ACF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54AD5DA2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13E07A2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BAMBI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25BB8B4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BMP and activin membrane-bound inhibitor homolog (BAMBI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26DA08F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13145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1596C91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5DBC3AC3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19EDE75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BANK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56D1E0F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B-cell scaffold protein with ankyrin repeats (BANK1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4CB0E33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8NDB2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390A5DC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7AC7C55D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19272FC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Beta-NGF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0F6065B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Beta-nerve growth factor (Beta-NGF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002C075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01138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3421410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4248EB40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5CEB6EA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BMP-6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4EFFFB6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Bone morphogenetic protein 6 (BMP-6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4D5D050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22004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04977AA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62231BA0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0275D1E4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BNP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7D01D0E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Natriuretic peptides B (BNP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49B8D74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16860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5328DFE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6CED32BB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77E7C07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BOC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10D03C7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Brother of CDO (Protein BOC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1FABD4B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9BWV1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1E0CD25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2C215999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62C030C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BTC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021D5F3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proofErr w:type="spellStart"/>
            <w:r w:rsidRPr="006006D1">
              <w:rPr>
                <w:sz w:val="22"/>
                <w:szCs w:val="22"/>
              </w:rPr>
              <w:t>Probetacellulin</w:t>
            </w:r>
            <w:proofErr w:type="spellEnd"/>
            <w:r w:rsidRPr="006006D1">
              <w:rPr>
                <w:sz w:val="22"/>
                <w:szCs w:val="22"/>
              </w:rPr>
              <w:t xml:space="preserve"> (BTC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3BDAE85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35070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5811561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0EA80A53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16770BD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12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700EE97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bonic anhydrase 12 (CA12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07202FD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43570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78D7ECE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0D4D7F16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5FA0D2D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14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37C46C6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bonic anhydrase 14 (CA14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057F620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9ULX7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02E1037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630B1041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7111269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5A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3A02572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bonic anhydrase 5A, mitochondrial (CA5A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06D6118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35218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5D6ABE1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0FA9C7A1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3A7B8BA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LCA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30A9005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lcitonin (CALCA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5E7F3424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01258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510032C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067B81F2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7F5C2734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LR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0D58ED2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lreticulin (CALR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278FB7C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27797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4F8A44B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05CAF795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4B34C36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PG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42384F5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Macrophage-capping protein (CAPG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05493E3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40121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65E4638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286B1996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5688B1D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SP-8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551AA2F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spase-8 (CASP-8 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79EA201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14790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25DCF33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160777DF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2FC1677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CL1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29AAD6C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proofErr w:type="spellStart"/>
            <w:r w:rsidRPr="006006D1">
              <w:rPr>
                <w:sz w:val="22"/>
                <w:szCs w:val="22"/>
              </w:rPr>
              <w:t>Eotaxin</w:t>
            </w:r>
            <w:proofErr w:type="spellEnd"/>
            <w:r w:rsidRPr="006006D1">
              <w:rPr>
                <w:sz w:val="22"/>
                <w:szCs w:val="22"/>
              </w:rPr>
              <w:t xml:space="preserve"> (CCL11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19FEAA5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51671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59D9DD3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490C232A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378E5C0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CL17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6B6D9DA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-C motif chemokine 17 (CCL17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6747294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92583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30084A0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5D272707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71ADE66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CL19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376E2AE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-C motif chemokine 19 (CCL19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1870E66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99731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3E444C1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5800DE7D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4211253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lastRenderedPageBreak/>
              <w:t>CCL20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26CE6C0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-C motif chemokine 20 (CCL20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581229D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78556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4BDC283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4C02AB83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346446F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CL23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060243C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-C motif chemokine 23 (CCL23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1FEDD91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55773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02AD437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50722257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1D7A94A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CL25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02A6009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-C motif chemokine 25 (CCL25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3571A1F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15444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635F0C9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12D45BFE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459C53A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CL28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1940E9C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-C motif chemokine 28 (CCL28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6A566504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9NRJ3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0F6E3AD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6FB7BBD2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77D9EBD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CL3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7E39D61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-C motif chemokine 3  (CCL3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0BD7571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10147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5F342D3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0B36D6BC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76AD588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CL4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7329386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-C motif chemokine 4 (CCL4 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0F64FA9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13236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2FEF525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0FF320DE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51D898D4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D244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7D6BCF2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Natural killer cell receptor 2B4 (CD244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2BF64E8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9BZW8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2330532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30FCF722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7D40975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D4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31FC169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T-cell surface glycoprotein CD4 (CD4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2EFB7B1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01730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00AE1234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6B715581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73A1AD9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D40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1C8C6D54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D40L receptor (CD40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524B030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25942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22C1449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4F9CB338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75EA315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D40-L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3473E3F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D40 ligand (CD40-L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5CFE7E2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29965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2A3BB50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72082DF2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499457D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D5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5AFAAD8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T-cell surface glycoprotein CD5 (CD5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5DE0908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06127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0B16500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5BF8F6F2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3ED7993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D6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701DE05E" w14:textId="77777777" w:rsidR="00E46918" w:rsidRPr="006006D1" w:rsidRDefault="00E46918" w:rsidP="00A03E8C">
            <w:pPr>
              <w:rPr>
                <w:color w:val="212121"/>
                <w:sz w:val="22"/>
                <w:szCs w:val="22"/>
              </w:rPr>
            </w:pPr>
            <w:r w:rsidRPr="006006D1">
              <w:rPr>
                <w:color w:val="212121"/>
                <w:sz w:val="22"/>
                <w:szCs w:val="22"/>
              </w:rPr>
              <w:t>T-cell differentiation antigen CD6 (CD6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45356CFC" w14:textId="77777777" w:rsidR="00E46918" w:rsidRPr="006006D1" w:rsidRDefault="00E46918" w:rsidP="00A03E8C">
            <w:pPr>
              <w:rPr>
                <w:color w:val="212121"/>
                <w:sz w:val="22"/>
                <w:szCs w:val="22"/>
              </w:rPr>
            </w:pPr>
            <w:r w:rsidRPr="006006D1">
              <w:rPr>
                <w:color w:val="212121"/>
                <w:sz w:val="22"/>
                <w:szCs w:val="22"/>
              </w:rPr>
              <w:t>P30203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2DA2DCA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6D5AB9B5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792685C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D84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55E79B74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SLAM family member 5 (CD84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3143A1C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9UIB8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0AA1698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0F7B619F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4C93482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D8A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494382C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T-cell surface glycoprotein CD8 alpha chain (CD8A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3DFD66E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01732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3D62B9B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03F5B303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0B5CD6D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DCP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03AA09C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UB domain-containing protein 1 (CDCP1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2D453EA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9H5V8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54816B14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3D3B745D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03E13E4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EACAM8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731EE88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Carcinoembryonic </w:t>
            </w:r>
            <w:proofErr w:type="spellStart"/>
            <w:r w:rsidRPr="006006D1">
              <w:rPr>
                <w:sz w:val="22"/>
                <w:szCs w:val="22"/>
              </w:rPr>
              <w:t>antigenrelated</w:t>
            </w:r>
            <w:proofErr w:type="spellEnd"/>
            <w:r w:rsidRPr="006006D1">
              <w:rPr>
                <w:sz w:val="22"/>
                <w:szCs w:val="22"/>
              </w:rPr>
              <w:t xml:space="preserve"> cell adhesion molecule 8 (CEACAM8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03CA9E5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31997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0F2944A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6D94AA5D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2CEBE86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LEC1A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713EADD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-type lectin domain family 1 member A (CLEC1A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0CA04B2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8NC01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7C6FF19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6C179B81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7B5890B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NTN2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0FB4C21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ontactin-2 (CNTN2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24864E0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02246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4F6B8D4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3CF064ED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60B5A55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RH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3394CFA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proofErr w:type="spellStart"/>
            <w:r w:rsidRPr="006006D1">
              <w:rPr>
                <w:sz w:val="22"/>
                <w:szCs w:val="22"/>
              </w:rPr>
              <w:t>Corticoliberin</w:t>
            </w:r>
            <w:proofErr w:type="spellEnd"/>
            <w:r w:rsidRPr="006006D1">
              <w:rPr>
                <w:sz w:val="22"/>
                <w:szCs w:val="22"/>
              </w:rPr>
              <w:t xml:space="preserve"> (CRH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6EEEF35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06850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5FFB0B6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3AF9C9DB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6D5CA60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SF-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165A0A6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Macrophage colony-stimulating factor 1 (CSF-1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174EADC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09603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406D44E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2CE92404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1BC1B24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ST5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70E0E77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ystatin D (CST5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7F1DB23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28325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314B32D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1256C196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071767C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TRC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27F3F05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hymotrypsin C (CTRC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545901C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99895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75A692B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2D3356E3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254D41F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TSL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1FE8ED4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thepsin L1 (CTSL1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45E3DEB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07711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51E3DA1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24FF56B9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25991FD4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X3CL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7E66C7E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Fractalkine (CX3CL1 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4810CCF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78423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479472A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57E4011B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72AEB9D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XCL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341B732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-X-C motif chemokine 1 (CXCL1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1C1C513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09341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056391F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7DF3EC28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610B481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XCL10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08DA828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-X-C motif chemokine 10  (CXCL10 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41CEA13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02778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2F0C17A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4CCC0EA3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11B7A4D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XCL1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4D3C35C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-X-C motif chemokine 11 (CXCL11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19E90E4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14625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1CD5AFF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0C6FCD74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4B5A6BB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XCL5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66E41A6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-X-C motif chemokine 5  (CXCL5 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57D6056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42830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489B649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7CE0A1B0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38299CA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XCL6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2F6A9CE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-X-C motif chemokine 6 (CXCL6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2811867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80162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43610A9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413B74EE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50A7E4C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XCL9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5400B2A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-X-C motif chemokine 9 (CXCL9 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39D1D2D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07325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41930BE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7CDF0DB1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21019F2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DCN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5643B36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proofErr w:type="spellStart"/>
            <w:r w:rsidRPr="006006D1">
              <w:rPr>
                <w:sz w:val="22"/>
                <w:szCs w:val="22"/>
              </w:rPr>
              <w:t>Decorin</w:t>
            </w:r>
            <w:proofErr w:type="spellEnd"/>
            <w:r w:rsidRPr="006006D1">
              <w:rPr>
                <w:sz w:val="22"/>
                <w:szCs w:val="22"/>
              </w:rPr>
              <w:t xml:space="preserve"> (DCN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7E4713A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07585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07CA745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628FEE7D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141D2D7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DECR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3E6548D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2,4-dienoyl-CoA reductase, mitochondrial (DECR1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4EA8B64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16698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3964940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61343BAF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46BD2DB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Dkk-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628FAC6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proofErr w:type="spellStart"/>
            <w:r w:rsidRPr="006006D1">
              <w:rPr>
                <w:sz w:val="22"/>
                <w:szCs w:val="22"/>
              </w:rPr>
              <w:t>Dickkopf</w:t>
            </w:r>
            <w:proofErr w:type="spellEnd"/>
            <w:r w:rsidRPr="006006D1">
              <w:rPr>
                <w:sz w:val="22"/>
                <w:szCs w:val="22"/>
              </w:rPr>
              <w:t>-related protein 1 (Dkk-1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3CD6E7D4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94907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1B88912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11CE3D9E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2BE2983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DNER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2EF6688C" w14:textId="77777777" w:rsidR="00E46918" w:rsidRPr="006006D1" w:rsidRDefault="00E46918" w:rsidP="00A03E8C">
            <w:pPr>
              <w:rPr>
                <w:color w:val="212121"/>
                <w:sz w:val="22"/>
                <w:szCs w:val="22"/>
              </w:rPr>
            </w:pPr>
            <w:r w:rsidRPr="006006D1">
              <w:rPr>
                <w:color w:val="212121"/>
                <w:sz w:val="22"/>
                <w:szCs w:val="22"/>
              </w:rPr>
              <w:t>Delta and Notch-like epidermal growth factor-related receptor (DNER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3E15924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8NFT8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5C99C2A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600E60C7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301E96E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lastRenderedPageBreak/>
              <w:t>DPP6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2090518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Dipeptidyl aminopeptidase-like protein 6 (DPP6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5B9526B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42658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03FB704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62EF6183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22A3931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DSG4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784F19F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Desmoglein-4 (DSG4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0DA5256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86SJ6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1398AB4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6126B9F3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147CCA9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EGFL7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1273C65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Epidermal growth factor-like protein 7 (EGFL7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7E8CAAC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9UHF1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758096D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76F45A9D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25B87A04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EN-RAGE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312DC40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rotein S100-A12 (EN-RAGE 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43C5C21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80511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14B4CB9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0ECB7E70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174540A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ENAH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56CE3E2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rotein enabled homolog (ENAH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413439B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8N8S7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0B95D9A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2C005E20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2FBE4CF4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ENTPD2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329B044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Ectonucleoside triphosphate </w:t>
            </w:r>
            <w:proofErr w:type="spellStart"/>
            <w:r w:rsidRPr="006006D1">
              <w:rPr>
                <w:sz w:val="22"/>
                <w:szCs w:val="22"/>
              </w:rPr>
              <w:t>diphosphohydrolase</w:t>
            </w:r>
            <w:proofErr w:type="spellEnd"/>
            <w:r w:rsidRPr="006006D1">
              <w:rPr>
                <w:sz w:val="22"/>
                <w:szCs w:val="22"/>
              </w:rPr>
              <w:t xml:space="preserve"> 2 (ENTPD2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0001121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9Y5L3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4420739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3C7A4669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2527BE4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ENTPD6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00BB7CA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Ectonucleoside triphosphate </w:t>
            </w:r>
            <w:proofErr w:type="spellStart"/>
            <w:r w:rsidRPr="006006D1">
              <w:rPr>
                <w:sz w:val="22"/>
                <w:szCs w:val="22"/>
              </w:rPr>
              <w:t>diphosphohydrolase</w:t>
            </w:r>
            <w:proofErr w:type="spellEnd"/>
            <w:r w:rsidRPr="006006D1">
              <w:rPr>
                <w:sz w:val="22"/>
                <w:szCs w:val="22"/>
              </w:rPr>
              <w:t xml:space="preserve"> 6 (ENTPD6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33AA5B8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75354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2987093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4A46B825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39EBF2C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EPO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2BCDF9D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Erythropoietin (EPO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17F75BE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01588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078D140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6BD3A4B7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16134E9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FABP2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7DBAC6F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Fatty acid-binding protein, intestinal (FABP2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016F5F2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12104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28A20CD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1BB71E19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3162FB8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FABP9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3D59243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Fatty acid-binding protein 9 (FABP9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1FCF439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0Z7S8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6D601FF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6F1F62FE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5B0A772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FGF-19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3B8902D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Fibroblast growth factor 19 (FGF-19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123F6B8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95750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260D812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040BFCE1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2225973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FGF-2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17271D6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Fibroblast growth factor 21 (FGF-21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529EEA8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9NSA1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35972FA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418A87A9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5AF0E3B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FGF-23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665D6C4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Fibroblast growth factor 23 (FGF-23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290FB67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9GZV9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5AD892F4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733770D0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7A83433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FGF-5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18B7B47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Fibroblast growth factor 5 (FGF-5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5A92CDFC" w14:textId="77777777" w:rsidR="00E46918" w:rsidRPr="006006D1" w:rsidRDefault="00E46918" w:rsidP="00A03E8C">
            <w:pPr>
              <w:rPr>
                <w:color w:val="212121"/>
                <w:sz w:val="22"/>
                <w:szCs w:val="22"/>
              </w:rPr>
            </w:pPr>
            <w:r w:rsidRPr="006006D1">
              <w:rPr>
                <w:color w:val="212121"/>
                <w:sz w:val="22"/>
                <w:szCs w:val="22"/>
              </w:rPr>
              <w:t>P12034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4CF5227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460CE0EE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30EFD00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FGR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7B0B745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Tyrosine-protein kinase </w:t>
            </w:r>
            <w:proofErr w:type="spellStart"/>
            <w:r w:rsidRPr="006006D1">
              <w:rPr>
                <w:sz w:val="22"/>
                <w:szCs w:val="22"/>
              </w:rPr>
              <w:t>Fgr</w:t>
            </w:r>
            <w:proofErr w:type="spellEnd"/>
            <w:r w:rsidRPr="006006D1">
              <w:rPr>
                <w:sz w:val="22"/>
                <w:szCs w:val="22"/>
              </w:rPr>
              <w:t xml:space="preserve"> (FGR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017A9CA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09769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57D94A8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73A309FD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771DDF2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Flt3L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5005D89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proofErr w:type="spellStart"/>
            <w:r w:rsidRPr="006006D1">
              <w:rPr>
                <w:sz w:val="22"/>
                <w:szCs w:val="22"/>
              </w:rPr>
              <w:t>Fms</w:t>
            </w:r>
            <w:proofErr w:type="spellEnd"/>
            <w:r w:rsidRPr="006006D1">
              <w:rPr>
                <w:sz w:val="22"/>
                <w:szCs w:val="22"/>
              </w:rPr>
              <w:t>-related tyrosine kinase 3 ligand  (Flt3L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0B521BF4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49771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68071AF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6CBDB6CC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50C323F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FOSB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6946F0A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Protein </w:t>
            </w:r>
            <w:proofErr w:type="spellStart"/>
            <w:r w:rsidRPr="006006D1">
              <w:rPr>
                <w:sz w:val="22"/>
                <w:szCs w:val="22"/>
              </w:rPr>
              <w:t>fosB</w:t>
            </w:r>
            <w:proofErr w:type="spellEnd"/>
            <w:r w:rsidRPr="006006D1">
              <w:rPr>
                <w:sz w:val="22"/>
                <w:szCs w:val="22"/>
              </w:rPr>
              <w:t xml:space="preserve"> (FOSB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618A11A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53539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08D4F4B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277CA6CD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451A9C8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FOXO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28F3E0F4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proofErr w:type="spellStart"/>
            <w:r w:rsidRPr="006006D1">
              <w:rPr>
                <w:sz w:val="22"/>
                <w:szCs w:val="22"/>
              </w:rPr>
              <w:t>Forkhead</w:t>
            </w:r>
            <w:proofErr w:type="spellEnd"/>
            <w:r w:rsidRPr="006006D1">
              <w:rPr>
                <w:sz w:val="22"/>
                <w:szCs w:val="22"/>
              </w:rPr>
              <w:t xml:space="preserve"> box protein O1 (FOXO1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2F09B86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12778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22F4E18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5E84C7CF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7417C72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FS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4F3F5A3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proofErr w:type="spellStart"/>
            <w:r w:rsidRPr="006006D1">
              <w:rPr>
                <w:sz w:val="22"/>
                <w:szCs w:val="22"/>
              </w:rPr>
              <w:t>Follistatin</w:t>
            </w:r>
            <w:proofErr w:type="spellEnd"/>
            <w:r w:rsidRPr="006006D1">
              <w:rPr>
                <w:sz w:val="22"/>
                <w:szCs w:val="22"/>
              </w:rPr>
              <w:t xml:space="preserve">  (FS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4C73C09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19883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0FAF98C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400955D9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26F22EE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Gal-9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33FE6AE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Galectin-9 (Gal-9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4257D39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00182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3E5E3AF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260FB676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412F352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GALNT10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4B180D4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olypeptide N-</w:t>
            </w:r>
            <w:proofErr w:type="spellStart"/>
            <w:r w:rsidRPr="006006D1">
              <w:rPr>
                <w:sz w:val="22"/>
                <w:szCs w:val="22"/>
              </w:rPr>
              <w:t>acetylgalactosaminyltransferase</w:t>
            </w:r>
            <w:proofErr w:type="spellEnd"/>
            <w:r w:rsidRPr="006006D1">
              <w:rPr>
                <w:sz w:val="22"/>
                <w:szCs w:val="22"/>
              </w:rPr>
              <w:t xml:space="preserve"> 10 (GALNT10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74C19E3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86SR1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42DFFD9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3D2EB91A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43D7A05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GDF-2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422EEA6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Growth/differentiation factor 2 (GDF-2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1CE3E94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9UK05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6E7943E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7D36DD40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447FFFA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GDNF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7D80528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Glial cell line-derived neurotrophic factor (GDNF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3EEB1E9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39905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5D00A7E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59697B53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3CD2DC4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GH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00589B2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Growth hormone  (GH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624421F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01241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6AD71C6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73512686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3EAD0C2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GIF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0FB8D8D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Gastric intrinsic factor (GIF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4163765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27352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1FBEBC7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5E39D2CF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0B3FE83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GLO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2DBBE0B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proofErr w:type="spellStart"/>
            <w:r w:rsidRPr="006006D1">
              <w:rPr>
                <w:sz w:val="22"/>
                <w:szCs w:val="22"/>
              </w:rPr>
              <w:t>Lactoylglutathione</w:t>
            </w:r>
            <w:proofErr w:type="spellEnd"/>
            <w:r w:rsidRPr="006006D1">
              <w:rPr>
                <w:sz w:val="22"/>
                <w:szCs w:val="22"/>
              </w:rPr>
              <w:t xml:space="preserve"> lyase (GLO1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1BA9A84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04760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56AA4C3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5578A228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6B59355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GT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585FA11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Gastrotropin (GT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67B3FDF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51161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7F21F9C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63827DBD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0FF1C86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HAOX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49A1D22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proofErr w:type="spellStart"/>
            <w:r w:rsidRPr="006006D1">
              <w:rPr>
                <w:sz w:val="22"/>
                <w:szCs w:val="22"/>
              </w:rPr>
              <w:t>Hydroxyacid</w:t>
            </w:r>
            <w:proofErr w:type="spellEnd"/>
            <w:r w:rsidRPr="006006D1">
              <w:rPr>
                <w:sz w:val="22"/>
                <w:szCs w:val="22"/>
              </w:rPr>
              <w:t xml:space="preserve"> oxidase 1 (HAOX1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6008585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9UJM8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3B310B1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3FCCA8D5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201EB17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HB-EGF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548A50E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proofErr w:type="spellStart"/>
            <w:r w:rsidRPr="006006D1">
              <w:rPr>
                <w:sz w:val="22"/>
                <w:szCs w:val="22"/>
              </w:rPr>
              <w:t>Proheparin</w:t>
            </w:r>
            <w:proofErr w:type="spellEnd"/>
            <w:r w:rsidRPr="006006D1">
              <w:rPr>
                <w:sz w:val="22"/>
                <w:szCs w:val="22"/>
              </w:rPr>
              <w:t>-binding EGF-like growth factor  (HB-EGF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594FB79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99075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624302B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51924181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2975D89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HGF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29039B5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Hepatocyte growth factor (HGF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0A6BE53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14210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68459C8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4AAC9B2C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72E7CBA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HO-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417BAA3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Heme oxygenase 1 (HO-1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403CF76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09601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7DEB65C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33D06362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5AC9C804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proofErr w:type="spellStart"/>
            <w:r w:rsidRPr="006006D1">
              <w:rPr>
                <w:sz w:val="22"/>
                <w:szCs w:val="22"/>
              </w:rPr>
              <w:t>hOSCAR</w:t>
            </w:r>
            <w:proofErr w:type="spellEnd"/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0A0B23E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steoclast-associated immunoglobulin-like receptor (</w:t>
            </w:r>
            <w:proofErr w:type="spellStart"/>
            <w:r w:rsidRPr="006006D1">
              <w:rPr>
                <w:sz w:val="22"/>
                <w:szCs w:val="22"/>
              </w:rPr>
              <w:t>hOSCAR</w:t>
            </w:r>
            <w:proofErr w:type="spellEnd"/>
            <w:r w:rsidRPr="006006D1">
              <w:rPr>
                <w:sz w:val="22"/>
                <w:szCs w:val="22"/>
              </w:rPr>
              <w:t xml:space="preserve">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686D6F0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8IYS5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4949EB3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21DC7158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5C81835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HPGDS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6F995BA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Hematopoietic prostaglandin D synthase (HPGDS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695EF45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60760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7AD03DB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43F8D900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20F50B1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HSP 27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73B8690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Heat shock 27 </w:t>
            </w:r>
            <w:proofErr w:type="spellStart"/>
            <w:r w:rsidRPr="006006D1">
              <w:rPr>
                <w:sz w:val="22"/>
                <w:szCs w:val="22"/>
              </w:rPr>
              <w:t>kDa</w:t>
            </w:r>
            <w:proofErr w:type="spellEnd"/>
            <w:r w:rsidRPr="006006D1">
              <w:rPr>
                <w:sz w:val="22"/>
                <w:szCs w:val="22"/>
              </w:rPr>
              <w:t xml:space="preserve"> protein (HSP 27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04A2C17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04792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72E4861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199E85BE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3CA9BB2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lastRenderedPageBreak/>
              <w:t>IDUA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567CAA9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Alpha-L-</w:t>
            </w:r>
            <w:proofErr w:type="spellStart"/>
            <w:r w:rsidRPr="006006D1">
              <w:rPr>
                <w:sz w:val="22"/>
                <w:szCs w:val="22"/>
              </w:rPr>
              <w:t>iduronidase</w:t>
            </w:r>
            <w:proofErr w:type="spellEnd"/>
            <w:r w:rsidRPr="006006D1">
              <w:rPr>
                <w:sz w:val="22"/>
                <w:szCs w:val="22"/>
              </w:rPr>
              <w:t xml:space="preserve"> (IDUA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07A864C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35475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622DFF0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775DA362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717D92B4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gG Fc Rec IIb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7971E49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Low affinity immunoglobulin gamma Fc region receptor II-b (IgG Fc receptor II-b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215AA58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31994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2D8C386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0CD46413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5E51D51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L-10RA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0469DD1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terleukin-10 receptor subunit alpha (IL-10RA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6C541C4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13651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71CE27A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1943D74A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4B0FF31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L-10RB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3DEE5A94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terleukin-10 receptor subunit beta (IL-10RB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7C15BEB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08334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6941B82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5D75B0C7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5AA7012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L-12B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53E43C1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terleukin-12 (IL-12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75E3038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29460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210BD1A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25AE89F5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070BB15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L-15RA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669F116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terleukin-15 receptor subunit alpha (IL-15RA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7F6C4CA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13261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78C481A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5778C60A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33EF4EF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L-17A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7EB49D0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terleukin-17A (IL-17A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71F95D8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16552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0685D63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2FB90678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4F524C5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L-17C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2347963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terleukin-17C (IL-17C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0C5AE2C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9P0M4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15BA862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7C7CFDA8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6839F8F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L-17D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13101D1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Interleukin-17D (IL-17D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6C39495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8TAD2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6CBF286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623A3EE3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621C0FF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L-18R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699C586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terleukin-18 receptor 1 (IL-18R1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2DF86F0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13478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2EC8A3A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7167719D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6F8B7DC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L-1ra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55652A0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terleukin-1 receptor antagonist protein (IL-1ra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250A871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18510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1FED65C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06A18A54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287E95D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L-20RA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1B46171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terleukin-20 receptor subunit alpha (IL-20RA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6AF1A97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9UHF4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53FF5D0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6504613D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7E445A6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L-27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1F4C3F5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Interleukin-27 (IL-27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4B26A91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8NEV9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253107C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74A142CA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74135C5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L-2RB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25CA672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terleukin-2 receptor subunit beta (IL-2RB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60E2F14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14784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7D4FACB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399967CE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698C31A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L-4RA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4259874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Interleukin-4 receptor subunit alpha (IL-4RA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7FA827D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24394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710DCDB4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28FDE091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4D30159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L10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48B90DD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terleukin-10 (IL10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7E54854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22301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0B892FD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6D934ED8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2E9CE5C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L16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5426F71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Pro-interleukin-16 (IL16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75E2800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14005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0D576A3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2176A2CA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4744A68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L18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2FB4B4C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terleukin-18 (IL-18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4286F654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14116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4EA4C06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0DC88268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5F4FD1A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L1RL2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142B15A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Interleukin-1 receptor-like 2 (IL1RL2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53EAE95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9HB29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760736A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16A3055D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603F8C3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L6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00F43D2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terleukin-6 (IL6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34D9F89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05231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2921F43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62BE2327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07118A0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L7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46E90A7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terleukin-7  (IL-7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754275B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13232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11AADBC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4E2E096B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3357826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L8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3F32B78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terleukin-8  (IL-8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17B8B26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10145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23A00D6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58CB8FD1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572C3D2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PPL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57325DC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hosphatidylinositol 3,4,5-trisphosphate 5-phosphatase 2 (INPPL1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4245658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15357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7B53CC2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0FC31008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14591FD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TGB1BP2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3A26551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proofErr w:type="spellStart"/>
            <w:r w:rsidRPr="006006D1">
              <w:rPr>
                <w:sz w:val="22"/>
                <w:szCs w:val="22"/>
              </w:rPr>
              <w:t>Melusin</w:t>
            </w:r>
            <w:proofErr w:type="spellEnd"/>
            <w:r w:rsidRPr="006006D1">
              <w:rPr>
                <w:sz w:val="22"/>
                <w:szCs w:val="22"/>
              </w:rPr>
              <w:t xml:space="preserve"> (ITGB1BP2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6B9A333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9UKP3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15AC584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18246EED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494AC8E4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KIM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55099F54" w14:textId="24C13BBE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Kidney Injury Molecule </w:t>
            </w:r>
            <w:r w:rsidR="002F6D85">
              <w:rPr>
                <w:sz w:val="22"/>
                <w:szCs w:val="22"/>
              </w:rPr>
              <w:t xml:space="preserve">1 </w:t>
            </w:r>
            <w:r w:rsidRPr="006006D1">
              <w:rPr>
                <w:sz w:val="22"/>
                <w:szCs w:val="22"/>
              </w:rPr>
              <w:t>(KIM1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6D3244C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96D42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3C86BD9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27121EDD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48C0337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KIR3DL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108447D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Killer cell immunoglobulin-like receptor 3DL1 (KIR3DL1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3DC589A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43629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5E3EB77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3E68F703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7D36BFB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LAP TGF-beta-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386537C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Latency-associated peptide transforming growth factor beta-1 (LAP TGF-beta-1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1E1AA464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01137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7F215FE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513658A7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5BD8FCB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LAT2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2E62DA8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Linker for activation of T-cells family member 2 (LAT2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2166712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9GZY6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720F54D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2F5D8BF2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2CF3E07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LEP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22F6773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Leptin (LEP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64475D5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41159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20D53BA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63D4E69E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32CE917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LHB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39AE5D5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Lutropin subunit beta (LHB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713EA7E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01229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0BBCC4C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002587EE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79A038A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LIF-R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12AB39A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Leukemia inhibitory factor receptor (LIF-R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4DCFE92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42702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3C2F5D9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4B3FD043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3ADC596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LOX-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325F8BA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Lectin-like oxidized LDL receptor 1 (LOX-1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167C905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78380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43B9D57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3D636CB1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6A25687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LPL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38266E8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Lipoprotein lipase (LPL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356C340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06858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131590D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43ECC4F9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2A4D863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LRP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7B21A8A4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proofErr w:type="spellStart"/>
            <w:r w:rsidRPr="006006D1">
              <w:rPr>
                <w:sz w:val="22"/>
                <w:szCs w:val="22"/>
              </w:rPr>
              <w:t>Prolow</w:t>
            </w:r>
            <w:proofErr w:type="spellEnd"/>
            <w:r w:rsidRPr="006006D1">
              <w:rPr>
                <w:sz w:val="22"/>
                <w:szCs w:val="22"/>
              </w:rPr>
              <w:t>-density lipoprotein receptor-related protein 1 (LRP1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554F872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07954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67019CE4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34B3EAF6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6D4D5EB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lastRenderedPageBreak/>
              <w:t>MAGED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4C389A8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Melanoma-associated antigen D1 (MAGED1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328C2DE4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9Y5V3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46C9544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7493B487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7549A2C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MAP4K5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24F77E9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Mitogen-activated protein kinase </w:t>
            </w:r>
            <w:proofErr w:type="spellStart"/>
            <w:r w:rsidRPr="006006D1">
              <w:rPr>
                <w:sz w:val="22"/>
                <w:szCs w:val="22"/>
              </w:rPr>
              <w:t>kinase</w:t>
            </w:r>
            <w:proofErr w:type="spellEnd"/>
            <w:r w:rsidRPr="006006D1">
              <w:rPr>
                <w:sz w:val="22"/>
                <w:szCs w:val="22"/>
              </w:rPr>
              <w:t xml:space="preserve"> </w:t>
            </w:r>
            <w:proofErr w:type="spellStart"/>
            <w:r w:rsidRPr="006006D1">
              <w:rPr>
                <w:sz w:val="22"/>
                <w:szCs w:val="22"/>
              </w:rPr>
              <w:t>kinase</w:t>
            </w:r>
            <w:proofErr w:type="spellEnd"/>
            <w:r w:rsidRPr="006006D1">
              <w:rPr>
                <w:sz w:val="22"/>
                <w:szCs w:val="22"/>
              </w:rPr>
              <w:t xml:space="preserve"> </w:t>
            </w:r>
            <w:proofErr w:type="spellStart"/>
            <w:r w:rsidRPr="006006D1">
              <w:rPr>
                <w:sz w:val="22"/>
                <w:szCs w:val="22"/>
              </w:rPr>
              <w:t>kinase</w:t>
            </w:r>
            <w:proofErr w:type="spellEnd"/>
            <w:r w:rsidRPr="006006D1">
              <w:rPr>
                <w:sz w:val="22"/>
                <w:szCs w:val="22"/>
              </w:rPr>
              <w:t xml:space="preserve"> 5 (MAP4K5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45C06B4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9Y4K4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01DF74E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444494DB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6181824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MARCO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406EAEB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Macrophage receptor MARCO (MARCO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71305CD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9UEW3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6765B7A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71D5DED4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160F7F0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MCP-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6B8A32B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Monocyte chemotactic protein 1  (MCP-1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2FC7C51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13500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1DE1931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6996095A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34D271A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MCP-2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085F49F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Monocyte chemotactic protein 2 (MCP-2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4AA5864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80075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4B1E6F0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0A2185B5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3BF1A92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MCP-3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40F3D0E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Monocyte chemotactic protein 3 (MCP-3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64A2188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80098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3994522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3C56FD18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43131FC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MCP-4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4FB824B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Monocyte chemotactic protein 4 (MCP-4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666626A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99616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77E58CC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42A7C137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7038682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MERTK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3F0038E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Tyrosine-protein kinase Mer (MERTK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069380F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12866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63C61F3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7FC27B49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38AC4514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MMP-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43E2F1E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Matrix metalloproteinase-1  (MMP-1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7466D20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03956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27944FB4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6BCD6548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6300A9F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MMP-10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2B861C2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Matrix metalloproteinase-10 (MMP-10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52F3352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09238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574ACDF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70E1E757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41B37D7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MMP12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1DE0C68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Matrix metalloproteinase-12 (MMP-12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532DC8E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39900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1E81B3F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29A7C3E9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2574E1E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MMP7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100C1B8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Matrix metalloproteinase-7 (MMP-7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3B8939D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09237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1A7C327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6CB963BE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2413979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MVK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1EAB3C7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Mevalonate kinase (MVK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2A3AAAE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03426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27BBDA7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1549F7E9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1F345FA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NBN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3746EF7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proofErr w:type="spellStart"/>
            <w:r w:rsidRPr="006006D1">
              <w:rPr>
                <w:sz w:val="22"/>
                <w:szCs w:val="22"/>
              </w:rPr>
              <w:t>Nibrin</w:t>
            </w:r>
            <w:proofErr w:type="spellEnd"/>
            <w:r w:rsidRPr="006006D1">
              <w:rPr>
                <w:sz w:val="22"/>
                <w:szCs w:val="22"/>
              </w:rPr>
              <w:t xml:space="preserve"> (NBN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375DD25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60934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255A53B4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3153D787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51B85F1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NCF2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2925C19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Neutrophil cytosol factor 2 (NCF2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2880807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19878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64CD416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3F9790BD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7880233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NEMO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66D3F8A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NF-kappa-B essential modulator  (NEMO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6CF617D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9Y6K9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37FEA89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0A4F969C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3498663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NOS3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5597529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Nitric oxide synthase, endothelial (NOS3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2947F3D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29474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48629DE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05FEE5FC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2A51984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NPPC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174C42E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-type natriuretic peptide (NPPC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63AE45B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23582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2FB676F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1D42C037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1EC99884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NT-3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36ECBA9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Neurotrophin-3 (NT-3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32C0483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20783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159F59B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06609933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24D4D0E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NUCB2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135FF0D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Nucleobindin-2 (NUCB2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62A7FCD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80303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619AB00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0CB8EA7B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42E1EF0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PG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709BAD8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proofErr w:type="spellStart"/>
            <w:r w:rsidRPr="006006D1">
              <w:rPr>
                <w:sz w:val="22"/>
                <w:szCs w:val="22"/>
              </w:rPr>
              <w:t>Osteoprotegerin</w:t>
            </w:r>
            <w:proofErr w:type="spellEnd"/>
            <w:r w:rsidRPr="006006D1">
              <w:rPr>
                <w:sz w:val="22"/>
                <w:szCs w:val="22"/>
              </w:rPr>
              <w:t xml:space="preserve"> (OPG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1F5D8AB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00300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629F1A1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6C2136FF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2D08296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SM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2D294184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proofErr w:type="spellStart"/>
            <w:r w:rsidRPr="006006D1">
              <w:rPr>
                <w:sz w:val="22"/>
                <w:szCs w:val="22"/>
              </w:rPr>
              <w:t>Oncostatin</w:t>
            </w:r>
            <w:proofErr w:type="spellEnd"/>
            <w:r w:rsidRPr="006006D1">
              <w:rPr>
                <w:sz w:val="22"/>
                <w:szCs w:val="22"/>
              </w:rPr>
              <w:t>-M (OSM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22C32A6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13725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343EE69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1C2D3DFA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5147D66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APPA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4BF96B1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appalysin-1 (PAPPA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3A8D146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13219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5153F00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1B188F83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0EAF611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AR-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792C447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Proteinase-activated receptor 1 (PAR-1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324C2B6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25116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2F2AE17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2D82D86B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1846630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ARP-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5F52574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Poly (ADP-ribose) polymerase 1 (PARP-1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74EB97D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09874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0D2DB4E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1ECC2820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0FB53F1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D-L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3741198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rogrammed cell death 1 ligand 1 (PD-L1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577C821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9NZQ7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5E98965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4C07F41E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192C270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D-L2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4DE1CB0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Programmed cell death 1 ligand 2 (PD-L2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6A3687B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9BQ51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4901257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34357EE6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682CF63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DCD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1FEE9B9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rogrammed cell death protein 1 (PDCD1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1FD389C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15116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115991A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14C4EFE6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0351FF1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DGF subunit B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7BB4F94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latelet-derived growth factor subunit B (PDGF subunit B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68CB779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01127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60B82DE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4CE25E61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6234184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DGFC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03935D5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latelet-derived growth factor C (PDGFC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476FAEE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9NRA1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229518B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3F2FACFA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234B7BA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GF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21D40D1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lacenta growth factor (PGF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5F06E72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49763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26DE74B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57902A58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230BC44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proofErr w:type="spellStart"/>
            <w:r w:rsidRPr="006006D1">
              <w:rPr>
                <w:sz w:val="22"/>
                <w:szCs w:val="22"/>
              </w:rPr>
              <w:t>PIgR</w:t>
            </w:r>
            <w:proofErr w:type="spellEnd"/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15754F8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olymeric immunoglobulin receptor (</w:t>
            </w:r>
            <w:proofErr w:type="spellStart"/>
            <w:r w:rsidRPr="006006D1">
              <w:rPr>
                <w:sz w:val="22"/>
                <w:szCs w:val="22"/>
              </w:rPr>
              <w:t>PIgR</w:t>
            </w:r>
            <w:proofErr w:type="spellEnd"/>
            <w:r w:rsidRPr="006006D1">
              <w:rPr>
                <w:sz w:val="22"/>
                <w:szCs w:val="22"/>
              </w:rPr>
              <w:t xml:space="preserve">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5079AEC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01833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67342C3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073F2607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50B543F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LIN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54FC437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erilipin-1 (PLIN1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6CB476E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60240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6241895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030BA5BE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1CA2965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LXDC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246E392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lexin domain-containing protein 1 (PLXDC1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3392A9A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8IUK5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1C83B03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21CCB437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70E21E3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lastRenderedPageBreak/>
              <w:t>PON2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2DAF47E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Serum </w:t>
            </w:r>
            <w:proofErr w:type="spellStart"/>
            <w:r w:rsidRPr="006006D1">
              <w:rPr>
                <w:sz w:val="22"/>
                <w:szCs w:val="22"/>
              </w:rPr>
              <w:t>paraoxonase</w:t>
            </w:r>
            <w:proofErr w:type="spellEnd"/>
            <w:r w:rsidRPr="006006D1">
              <w:rPr>
                <w:sz w:val="22"/>
                <w:szCs w:val="22"/>
              </w:rPr>
              <w:t>/</w:t>
            </w:r>
            <w:proofErr w:type="spellStart"/>
            <w:r w:rsidRPr="006006D1">
              <w:rPr>
                <w:sz w:val="22"/>
                <w:szCs w:val="22"/>
              </w:rPr>
              <w:t>arylesterase</w:t>
            </w:r>
            <w:proofErr w:type="spellEnd"/>
            <w:r w:rsidRPr="006006D1">
              <w:rPr>
                <w:sz w:val="22"/>
                <w:szCs w:val="22"/>
              </w:rPr>
              <w:t xml:space="preserve"> 2 (PON2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3865705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15165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2694494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27FCC53F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452A600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RELP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05B288F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Prolargin (PRELP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2D3C595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51888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7F3B7B7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275E25D7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2727D82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RKAB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3E9B467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5'-AMP-activated protein kinase subunit beta-1 (PRKAB1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65EA892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9Y478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719CCC7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6AF38F0B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61DE6CC4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RSS27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2CFF75D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Serine protease 27 (PRSS27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5F59973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9BQR3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0B0C1E5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5DDE2899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1CC38AB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RSS8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14AE445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rostasin (PRSS8 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7C7F67C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16651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3EBC6E3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23725154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2EC85AE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SGL-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5753801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P-selectin glycoprotein ligand 1 (PSGL-1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3966EDF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14242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3CC317B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46A344EE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73A6C8A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TK7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606D616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active tyrosine-protein kinase 7 (PTK7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5F3F5EA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13308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1D1EEE2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730E24F4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0098347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TN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6A221A3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leiotrophin (PTN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395581E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21246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20658E3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104651BF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00AC955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TX3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77E9BEE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Pentraxin-related protein PTX3 (PTX3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5D4DD31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26022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0DA8656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5F5453AB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74BACA8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VALB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3CF7809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arvalbumin alpha (PVALB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7E0D16D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20472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57331FB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5D302CE8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411ABD0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XN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39D3BE8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axillin (PXN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0B41A90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49023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70FE0C7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44FD31CF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1C37A2D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RAGE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1D6DD9E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Receptor for advanced glycosylation end products (RAGE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1A4E6D8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15109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4DCCCDB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55F4A4F6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406CB8D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RARRES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25FC573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Retinoic acid receptor responder protein 1 (RARRES1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5CA9BE0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49788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76EBFA7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50558997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2569436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RASSF2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524C0F6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Ras association domain-containing protein 2 (RASSF2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4AF6B5D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50749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75AB868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39191F6A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7C8C52D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REN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2E54403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Renin (REN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7130DDC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00797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7AB97DB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71EA4F52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13D6ED1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RRM2B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37516A8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Ribonucleoside-diphosphate reductase subunit M2 B (RRM2B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4971D16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7LG56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2E7C4ED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2B62978A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44F1F13A" w14:textId="3A33C81C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SCF</w:t>
            </w:r>
            <w:r w:rsidR="000E63F7">
              <w:rPr>
                <w:sz w:val="22"/>
                <w:szCs w:val="22"/>
              </w:rPr>
              <w:t>/c-KIT ligand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10C0226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Stem cell factor  (SCF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35F4853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21583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00A7408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21435FC2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005C5A9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SERPINA12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720BD61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Serpin A12 (SERPINA12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4B21FFC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8IW75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725E287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236FA17A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30BD592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SERPINA9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6B116E6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Serpin A9 (SERPINA9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16C450D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86WD7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045DF43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47E3FA88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0C928C9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SIRT2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6D27D9A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SIR2-like protein 2 (SIRT2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2CD5342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8IXJ6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0A3FAD3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74E00DF2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100F030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SLAMF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2AF50D2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Signaling lymphocytic activation molecule (SLAMF1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1606353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13291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07341A4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771E342F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5283F10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SLAMF7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2AC36E8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SLAM family member 7 (SLAMF7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267496C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9NQ25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61C9005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626F3FA8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5CC4EC94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SOD2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09B4CD3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Superoxide dismutase (Mn), mitochondrial (SOD2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7830D26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04179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0405829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4A80B9EF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60E9EC5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SORT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091CBD6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proofErr w:type="spellStart"/>
            <w:r w:rsidRPr="006006D1">
              <w:rPr>
                <w:sz w:val="22"/>
                <w:szCs w:val="22"/>
              </w:rPr>
              <w:t>Sortilin</w:t>
            </w:r>
            <w:proofErr w:type="spellEnd"/>
            <w:r w:rsidRPr="006006D1">
              <w:rPr>
                <w:sz w:val="22"/>
                <w:szCs w:val="22"/>
              </w:rPr>
              <w:t xml:space="preserve"> (SORT1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2E9B765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99523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1D185BA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1D5C4A41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4769DC5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SPON2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4337D41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Spondin-2 (SPON2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4FD1782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9BUD6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31FBA10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63EABFA8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78995D8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SRC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2EA4F90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Proto-oncogene tyrosine-protein kinase </w:t>
            </w:r>
            <w:proofErr w:type="spellStart"/>
            <w:r w:rsidRPr="006006D1">
              <w:rPr>
                <w:sz w:val="22"/>
                <w:szCs w:val="22"/>
              </w:rPr>
              <w:t>Src</w:t>
            </w:r>
            <w:proofErr w:type="spellEnd"/>
            <w:r w:rsidRPr="006006D1">
              <w:rPr>
                <w:sz w:val="22"/>
                <w:szCs w:val="22"/>
              </w:rPr>
              <w:t xml:space="preserve"> (SRC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09F343D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12931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547D3F1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5FF641E9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3FC7697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ST1A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60270254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Sulfotransferase 1A1 (ST1A1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53913E8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50225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0617F3F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20E37030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054B6DE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ST3GAL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39C4CE4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MP-N-acetylneuraminate-beta-galactosamide-alpha-2,3-sialyltransferase 1 (ST3GAL1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4E294D1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11201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217F04A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2FA92524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5053A74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STAMBP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3444E6F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STAM-binding protein (STAMPB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525E91D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95630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110CB5D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0841AB6A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0702B1B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STK4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0D6898F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Serine/threonine-protein kinase 4 (STK4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00C018C4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13043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6482C80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57F6A549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5A59B6C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STX8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3EC5F61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Syntaxin-8 (STX8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4B7FA01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9UNK0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7A2E296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12715681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2C2FD822" w14:textId="0EF42361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TF</w:t>
            </w:r>
            <w:r w:rsidR="002F6D85">
              <w:rPr>
                <w:sz w:val="22"/>
                <w:szCs w:val="22"/>
              </w:rPr>
              <w:t>/ F3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4283586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Tissue factor (TF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43E46A1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13726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2CC8124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70522727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2110554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TGF-alpha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0AA34F8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Transforming growth factor alpha  (TGF-alpha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362F526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01135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5079EBA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05F997F8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1AB4F9E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TGM2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2BE4F58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rotein-glutamine gamma-</w:t>
            </w:r>
            <w:proofErr w:type="spellStart"/>
            <w:r w:rsidRPr="006006D1">
              <w:rPr>
                <w:sz w:val="22"/>
                <w:szCs w:val="22"/>
              </w:rPr>
              <w:t>glutamyltransferase</w:t>
            </w:r>
            <w:proofErr w:type="spellEnd"/>
            <w:r w:rsidRPr="006006D1">
              <w:rPr>
                <w:sz w:val="22"/>
                <w:szCs w:val="22"/>
              </w:rPr>
              <w:t xml:space="preserve"> 2 (TGM2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09AD171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21980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505C74C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7804BAF5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5347C11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lastRenderedPageBreak/>
              <w:t>THBS2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02C83BF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Thrombospondin-2 (THBS2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56B1690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35442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6F179D9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194FBEA5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68854FC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THPO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5D533C9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Thrombopoietin  (THPO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5D496EB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40225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652A0D5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209CBB31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23517E3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TIE2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08638EE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Angiopoietin-1 receptor  (TIE2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6E6EBB2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02763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290E31E4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4DE73C75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37C6059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TIGAR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42D153F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Fructose-2,6-bisphosphatase TIGAR (TIGAR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738DEF1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9NQ88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271AE59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2ABC900A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3B07237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TM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1BE8EA6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Thrombomodulin  TM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5174EDD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07204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0DD475E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4C6D64B6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1EEE970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TMPRSS15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4225387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proofErr w:type="spellStart"/>
            <w:r w:rsidRPr="006006D1">
              <w:rPr>
                <w:sz w:val="22"/>
                <w:szCs w:val="22"/>
              </w:rPr>
              <w:t>Enteropeptidase</w:t>
            </w:r>
            <w:proofErr w:type="spellEnd"/>
            <w:r w:rsidRPr="006006D1">
              <w:rPr>
                <w:sz w:val="22"/>
                <w:szCs w:val="22"/>
              </w:rPr>
              <w:t xml:space="preserve"> (TMPRSS15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28F330C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98073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14A3011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5C036FCE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1BBD6B0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TNFB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4CC03F1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TNF-beta (TNFB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0640404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01374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69ED9F4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0B945EBC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0AE520F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TNFRSF10A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132E18C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Tumor necrosis factor receptor superfamily member 10A (TNFRSF10A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6A79E9A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00220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6205979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0DE9972B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5603099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TNFRSF11A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4D93E80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Tumor necrosis factor receptor superfamily member 11A (TNFRSF11A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3E385BC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9Y6Q6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132502D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47D1729A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5559098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TNFRSF13B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53CFC07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Tumor necrosis factor receptor superfamily member 13B (TNFRSF13B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641733B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14836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69283DA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7DA3DCC8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4926565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TNFRSF9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5ECBEE2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Tumor necrosis factor receptor superfamily member 9 (TNFRSF9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507C02C4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07011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408306A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6155ACFD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1259DED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TNFSF14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1CC7A804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Tumor necrosis factor ligand superfamily member 14  (TNFSF14 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3285723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43557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447BED9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5E06B3DC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2EDA538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TNNI3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08C3584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Troponin I, cardiac muscle (TNNI3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491E8DC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19429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34312FE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6C7452EF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422EF90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TOP2B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1F156AC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DNA topoisomerase 2-beta (TOP2B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13ADFBDC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02880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14A3D6C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7FAC84FE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459E7A35" w14:textId="5D89F77B" w:rsidR="00E46918" w:rsidRPr="004A2B60" w:rsidRDefault="00E46918" w:rsidP="00A03E8C">
            <w:pPr>
              <w:rPr>
                <w:sz w:val="22"/>
                <w:szCs w:val="22"/>
              </w:rPr>
            </w:pPr>
            <w:r w:rsidRPr="004A2B60">
              <w:rPr>
                <w:sz w:val="22"/>
                <w:szCs w:val="22"/>
              </w:rPr>
              <w:t>TRAIL</w:t>
            </w:r>
            <w:r w:rsidR="004A2B60">
              <w:rPr>
                <w:sz w:val="22"/>
                <w:szCs w:val="22"/>
              </w:rPr>
              <w:t>/</w:t>
            </w:r>
            <w:r w:rsidR="004A2B60" w:rsidRPr="004A2B60">
              <w:rPr>
                <w:color w:val="000000" w:themeColor="text1"/>
                <w:sz w:val="22"/>
                <w:szCs w:val="22"/>
              </w:rPr>
              <w:t>TNFSF10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6BC325E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TNF-related apoptosis-inducing ligand (TRAIL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3893242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50591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7FDDEBD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25043B9B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1876FCFC" w14:textId="31712AF6" w:rsidR="00E46918" w:rsidRPr="00610E7E" w:rsidRDefault="00E46918" w:rsidP="00A03E8C">
            <w:pPr>
              <w:rPr>
                <w:color w:val="000000" w:themeColor="text1"/>
              </w:rPr>
            </w:pPr>
            <w:r w:rsidRPr="00610E7E">
              <w:rPr>
                <w:color w:val="000000" w:themeColor="text1"/>
                <w:sz w:val="22"/>
                <w:szCs w:val="22"/>
              </w:rPr>
              <w:t>TRAIL-R2</w:t>
            </w:r>
            <w:r w:rsidR="00610E7E" w:rsidRPr="00610E7E">
              <w:rPr>
                <w:color w:val="000000" w:themeColor="text1"/>
                <w:sz w:val="22"/>
                <w:szCs w:val="22"/>
              </w:rPr>
              <w:t>/</w:t>
            </w:r>
            <w:r w:rsidR="00610E7E">
              <w:rPr>
                <w:color w:val="000000" w:themeColor="text1"/>
                <w:sz w:val="22"/>
                <w:szCs w:val="22"/>
              </w:rPr>
              <w:t xml:space="preserve"> </w:t>
            </w:r>
            <w:r w:rsidR="00610E7E" w:rsidRPr="00610E7E">
              <w:rPr>
                <w:color w:val="000000" w:themeColor="text1"/>
                <w:sz w:val="21"/>
                <w:szCs w:val="21"/>
              </w:rPr>
              <w:t>TNFRSF10B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27D41B0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TNF-related apoptosis-inducing ligand receptor 2 (TRAIL-R2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0F1CA57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14763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5904B799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18231180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2E6F66A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TRANCE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02C2CBA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TNF-related activation-induced cytokine (TRANCE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060A654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14788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57DB6E4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52678CB9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14631306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TWEAK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37DD978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Tumor necrosis factor (Ligand) superfamily, member 12 (TWEAK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4B0A374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43508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61F6C16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0DFC367F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698E8765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proofErr w:type="spellStart"/>
            <w:r w:rsidRPr="006006D1">
              <w:rPr>
                <w:sz w:val="22"/>
                <w:szCs w:val="22"/>
              </w:rPr>
              <w:t>uPA</w:t>
            </w:r>
            <w:proofErr w:type="spellEnd"/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1BED270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Urokinase-type plasminogen activator (</w:t>
            </w:r>
            <w:proofErr w:type="spellStart"/>
            <w:r w:rsidRPr="006006D1">
              <w:rPr>
                <w:sz w:val="22"/>
                <w:szCs w:val="22"/>
              </w:rPr>
              <w:t>uPA</w:t>
            </w:r>
            <w:proofErr w:type="spellEnd"/>
            <w:r w:rsidRPr="006006D1">
              <w:rPr>
                <w:sz w:val="22"/>
                <w:szCs w:val="22"/>
              </w:rPr>
              <w:t>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73FE07C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00749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737C98B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5A2F5E51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1FC363A8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VEGFA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25D2DC6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Vascular endothelial growth factor A (VEGF-A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255D3F7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15692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05599ED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  <w:tr w:rsidR="00E46918" w:rsidRPr="006006D1" w14:paraId="7742561D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66423CD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VEGFD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1623ED4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Vascular endothelial growth factor D (VEGFD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7B527DF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43915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26B7E113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08738DE7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46EE89ED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VSIG2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482E1872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V-set and immunoglobulin domain-containing protein 2 (VSIG2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2B6CB4F7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96IQ7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0467429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232B91AB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54179CF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XCL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28EDF64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 xml:space="preserve">Lymphotactin (XCL1) 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4C0E5C0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47992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5DEE89D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CARDIOVASCULAR</w:t>
            </w:r>
          </w:p>
        </w:tc>
      </w:tr>
      <w:tr w:rsidR="00E46918" w:rsidRPr="006006D1" w14:paraId="2FCDF5E5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5980114E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YES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2124C26B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Tyrosine-protein kinase Yes (YES1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1A4337A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P07947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1FB9A3C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ORGAN DAMAGE</w:t>
            </w:r>
          </w:p>
        </w:tc>
      </w:tr>
      <w:tr w:rsidR="00E46918" w:rsidRPr="006006D1" w14:paraId="28C39567" w14:textId="77777777" w:rsidTr="00610E7E">
        <w:trPr>
          <w:trHeight w:val="259"/>
        </w:trPr>
        <w:tc>
          <w:tcPr>
            <w:tcW w:w="2515" w:type="dxa"/>
            <w:shd w:val="clear" w:color="auto" w:fill="auto"/>
            <w:noWrap/>
            <w:vAlign w:val="bottom"/>
            <w:hideMark/>
          </w:tcPr>
          <w:p w14:paraId="0B5F26CA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4E-BP1</w:t>
            </w:r>
          </w:p>
        </w:tc>
        <w:tc>
          <w:tcPr>
            <w:tcW w:w="8100" w:type="dxa"/>
            <w:shd w:val="clear" w:color="auto" w:fill="auto"/>
            <w:noWrap/>
            <w:vAlign w:val="bottom"/>
            <w:hideMark/>
          </w:tcPr>
          <w:p w14:paraId="5C5FC9A1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Eukaryotic translation initiation factor 4E-binding protein 1 (4E-BP1)</w:t>
            </w:r>
          </w:p>
        </w:tc>
        <w:tc>
          <w:tcPr>
            <w:tcW w:w="1109" w:type="dxa"/>
            <w:shd w:val="clear" w:color="auto" w:fill="auto"/>
            <w:noWrap/>
            <w:vAlign w:val="bottom"/>
            <w:hideMark/>
          </w:tcPr>
          <w:p w14:paraId="61C712CF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Q13541</w:t>
            </w:r>
          </w:p>
        </w:tc>
        <w:tc>
          <w:tcPr>
            <w:tcW w:w="2250" w:type="dxa"/>
            <w:shd w:val="clear" w:color="auto" w:fill="auto"/>
            <w:noWrap/>
            <w:vAlign w:val="bottom"/>
            <w:hideMark/>
          </w:tcPr>
          <w:p w14:paraId="2D296990" w14:textId="77777777" w:rsidR="00E46918" w:rsidRPr="006006D1" w:rsidRDefault="00E46918" w:rsidP="00A03E8C">
            <w:pPr>
              <w:rPr>
                <w:sz w:val="22"/>
                <w:szCs w:val="22"/>
              </w:rPr>
            </w:pPr>
            <w:r w:rsidRPr="006006D1">
              <w:rPr>
                <w:sz w:val="22"/>
                <w:szCs w:val="22"/>
              </w:rPr>
              <w:t>INFLAMMATION</w:t>
            </w:r>
          </w:p>
        </w:tc>
      </w:tr>
    </w:tbl>
    <w:p w14:paraId="750BBC26" w14:textId="77777777" w:rsidR="00CD076B" w:rsidRPr="006006D1" w:rsidRDefault="00CD076B" w:rsidP="00CD076B">
      <w:pPr>
        <w:rPr>
          <w:sz w:val="22"/>
          <w:szCs w:val="22"/>
        </w:rPr>
      </w:pPr>
    </w:p>
    <w:p w14:paraId="04F18424" w14:textId="77777777" w:rsidR="006D28B8" w:rsidRDefault="006D28B8">
      <w:pPr>
        <w:rPr>
          <w:sz w:val="22"/>
          <w:szCs w:val="22"/>
        </w:rPr>
      </w:pPr>
    </w:p>
    <w:p w14:paraId="0A3D69A4" w14:textId="77777777" w:rsidR="006D28B8" w:rsidRDefault="006D28B8">
      <w:pPr>
        <w:rPr>
          <w:sz w:val="22"/>
          <w:szCs w:val="22"/>
        </w:rPr>
        <w:sectPr w:rsidR="006D28B8" w:rsidSect="00E46918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4D8187F0" w14:textId="3DE7850A" w:rsidR="006D28B8" w:rsidRPr="006D28B8" w:rsidRDefault="006D28B8">
      <w:pPr>
        <w:rPr>
          <w:b/>
          <w:bCs/>
        </w:rPr>
      </w:pPr>
      <w:r w:rsidRPr="006D28B8">
        <w:rPr>
          <w:b/>
          <w:bCs/>
        </w:rPr>
        <w:lastRenderedPageBreak/>
        <w:t>References cited</w:t>
      </w:r>
    </w:p>
    <w:p w14:paraId="75E79CAF" w14:textId="77777777" w:rsidR="006D28B8" w:rsidRDefault="006D28B8">
      <w:pPr>
        <w:rPr>
          <w:sz w:val="22"/>
          <w:szCs w:val="22"/>
        </w:rPr>
      </w:pPr>
    </w:p>
    <w:p w14:paraId="4277533A" w14:textId="77777777" w:rsidR="006D28B8" w:rsidRPr="006D28B8" w:rsidRDefault="006D28B8" w:rsidP="006D28B8">
      <w:pPr>
        <w:pStyle w:val="EndNoteBibliography"/>
        <w:ind w:left="720" w:hanging="720"/>
      </w:pPr>
      <w:r>
        <w:rPr>
          <w:sz w:val="22"/>
        </w:rPr>
        <w:fldChar w:fldCharType="begin"/>
      </w:r>
      <w:r>
        <w:rPr>
          <w:sz w:val="22"/>
        </w:rPr>
        <w:instrText xml:space="preserve"> ADDIN EN.REFLIST </w:instrText>
      </w:r>
      <w:r>
        <w:rPr>
          <w:sz w:val="22"/>
        </w:rPr>
        <w:fldChar w:fldCharType="separate"/>
      </w:r>
      <w:r w:rsidRPr="006D28B8">
        <w:t xml:space="preserve">1. Srivastava A, Palsson R, Kaze A, Chen M, Palacios P, Sabbisetti V, Betensky R, Steinman T, Thadhani R, McMahon G, Stillman I, Rennke H, Waikar S: The Prognostic Value of Histopathologic Lesions in Native Kidney Biopsy Specimens: Results from the Boston Kidney Biopsy Cohort Study. </w:t>
      </w:r>
      <w:r w:rsidRPr="006D28B8">
        <w:rPr>
          <w:i/>
        </w:rPr>
        <w:t>J Am Soc Nephrol,</w:t>
      </w:r>
      <w:r w:rsidRPr="006D28B8">
        <w:t xml:space="preserve"> 29</w:t>
      </w:r>
      <w:r w:rsidRPr="006D28B8">
        <w:rPr>
          <w:b/>
        </w:rPr>
        <w:t xml:space="preserve">: </w:t>
      </w:r>
      <w:r w:rsidRPr="006D28B8">
        <w:t>2213-2224, 2018</w:t>
      </w:r>
    </w:p>
    <w:p w14:paraId="33BEC2F4" w14:textId="65608265" w:rsidR="00715BA5" w:rsidRPr="006006D1" w:rsidRDefault="006D28B8">
      <w:pPr>
        <w:rPr>
          <w:sz w:val="22"/>
          <w:szCs w:val="22"/>
        </w:rPr>
      </w:pPr>
      <w:r>
        <w:rPr>
          <w:sz w:val="22"/>
          <w:szCs w:val="22"/>
        </w:rPr>
        <w:fldChar w:fldCharType="end"/>
      </w:r>
    </w:p>
    <w:sectPr w:rsidR="00715BA5" w:rsidRPr="006006D1" w:rsidSect="006D28B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altName w:val="Arial"/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altName w:val="Calibri"/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Symbol">
    <w:altName w:val="Symbol"/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C455704"/>
    <w:multiLevelType w:val="hybridMultilevel"/>
    <w:tmpl w:val="EBAA90F8"/>
    <w:lvl w:ilvl="0" w:tplc="FA984928">
      <w:start w:val="1"/>
      <w:numFmt w:val="upperLetter"/>
      <w:lvlText w:val="%1."/>
      <w:lvlJc w:val="left"/>
      <w:pPr>
        <w:tabs>
          <w:tab w:val="num" w:pos="360"/>
        </w:tabs>
        <w:ind w:left="360" w:hanging="360"/>
      </w:pPr>
    </w:lvl>
    <w:lvl w:ilvl="1" w:tplc="F0C2F36C" w:tentative="1">
      <w:start w:val="1"/>
      <w:numFmt w:val="upperLetter"/>
      <w:lvlText w:val="%2."/>
      <w:lvlJc w:val="left"/>
      <w:pPr>
        <w:tabs>
          <w:tab w:val="num" w:pos="1080"/>
        </w:tabs>
        <w:ind w:left="1080" w:hanging="360"/>
      </w:pPr>
    </w:lvl>
    <w:lvl w:ilvl="2" w:tplc="0A6C332E" w:tentative="1">
      <w:start w:val="1"/>
      <w:numFmt w:val="upperLetter"/>
      <w:lvlText w:val="%3."/>
      <w:lvlJc w:val="left"/>
      <w:pPr>
        <w:tabs>
          <w:tab w:val="num" w:pos="1800"/>
        </w:tabs>
        <w:ind w:left="1800" w:hanging="360"/>
      </w:pPr>
    </w:lvl>
    <w:lvl w:ilvl="3" w:tplc="EBDABFC2" w:tentative="1">
      <w:start w:val="1"/>
      <w:numFmt w:val="upperLetter"/>
      <w:lvlText w:val="%4."/>
      <w:lvlJc w:val="left"/>
      <w:pPr>
        <w:tabs>
          <w:tab w:val="num" w:pos="2520"/>
        </w:tabs>
        <w:ind w:left="2520" w:hanging="360"/>
      </w:pPr>
    </w:lvl>
    <w:lvl w:ilvl="4" w:tplc="00F40656" w:tentative="1">
      <w:start w:val="1"/>
      <w:numFmt w:val="upperLetter"/>
      <w:lvlText w:val="%5."/>
      <w:lvlJc w:val="left"/>
      <w:pPr>
        <w:tabs>
          <w:tab w:val="num" w:pos="3240"/>
        </w:tabs>
        <w:ind w:left="3240" w:hanging="360"/>
      </w:pPr>
    </w:lvl>
    <w:lvl w:ilvl="5" w:tplc="814CA360" w:tentative="1">
      <w:start w:val="1"/>
      <w:numFmt w:val="upperLetter"/>
      <w:lvlText w:val="%6."/>
      <w:lvlJc w:val="left"/>
      <w:pPr>
        <w:tabs>
          <w:tab w:val="num" w:pos="3960"/>
        </w:tabs>
        <w:ind w:left="3960" w:hanging="360"/>
      </w:pPr>
    </w:lvl>
    <w:lvl w:ilvl="6" w:tplc="2D8CCA6E" w:tentative="1">
      <w:start w:val="1"/>
      <w:numFmt w:val="upperLetter"/>
      <w:lvlText w:val="%7."/>
      <w:lvlJc w:val="left"/>
      <w:pPr>
        <w:tabs>
          <w:tab w:val="num" w:pos="4680"/>
        </w:tabs>
        <w:ind w:left="4680" w:hanging="360"/>
      </w:pPr>
    </w:lvl>
    <w:lvl w:ilvl="7" w:tplc="8A542B26" w:tentative="1">
      <w:start w:val="1"/>
      <w:numFmt w:val="upperLetter"/>
      <w:lvlText w:val="%8."/>
      <w:lvlJc w:val="left"/>
      <w:pPr>
        <w:tabs>
          <w:tab w:val="num" w:pos="5400"/>
        </w:tabs>
        <w:ind w:left="5400" w:hanging="360"/>
      </w:pPr>
    </w:lvl>
    <w:lvl w:ilvl="8" w:tplc="ADF4FD8A" w:tentative="1">
      <w:start w:val="1"/>
      <w:numFmt w:val="upperLetter"/>
      <w:lvlText w:val="%9."/>
      <w:lvlJc w:val="left"/>
      <w:pPr>
        <w:tabs>
          <w:tab w:val="num" w:pos="6120"/>
        </w:tabs>
        <w:ind w:left="6120" w:hanging="360"/>
      </w:pPr>
    </w:lvl>
  </w:abstractNum>
  <w:abstractNum w:abstractNumId="1" w15:restartNumberingAfterBreak="0">
    <w:nsid w:val="0F683CE3"/>
    <w:multiLevelType w:val="hybridMultilevel"/>
    <w:tmpl w:val="1EB2DB2C"/>
    <w:lvl w:ilvl="0" w:tplc="B1B8772A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4EF404C"/>
    <w:multiLevelType w:val="hybridMultilevel"/>
    <w:tmpl w:val="AF52844C"/>
    <w:lvl w:ilvl="0" w:tplc="F7AE8272">
      <w:start w:val="2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2F0699E"/>
    <w:multiLevelType w:val="hybridMultilevel"/>
    <w:tmpl w:val="3B848434"/>
    <w:lvl w:ilvl="0" w:tplc="B1B8772A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6EF5F22"/>
    <w:multiLevelType w:val="hybridMultilevel"/>
    <w:tmpl w:val="9AE02AFC"/>
    <w:lvl w:ilvl="0" w:tplc="C6845C04">
      <w:start w:val="16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  <w:color w:val="000000"/>
        <w:sz w:val="2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4E71BC6"/>
    <w:multiLevelType w:val="hybridMultilevel"/>
    <w:tmpl w:val="22D6D31C"/>
    <w:lvl w:ilvl="0" w:tplc="C6449978">
      <w:start w:val="1"/>
      <w:numFmt w:val="bullet"/>
      <w:lvlText w:val="-"/>
      <w:lvlJc w:val="left"/>
      <w:pPr>
        <w:ind w:left="720" w:hanging="360"/>
      </w:pPr>
      <w:rPr>
        <w:rFonts w:ascii="Times New Roman" w:eastAsia="MS Mincho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  <w:num w:numId="4">
    <w:abstractNumId w:val="3"/>
  </w:num>
  <w:num w:numId="5">
    <w:abstractNumId w:val="4"/>
  </w:num>
  <w:num w:numId="6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CJASN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CD076B"/>
    <w:rsid w:val="00004BB5"/>
    <w:rsid w:val="00004D09"/>
    <w:rsid w:val="00013E34"/>
    <w:rsid w:val="00022C21"/>
    <w:rsid w:val="00027E7D"/>
    <w:rsid w:val="00034FAD"/>
    <w:rsid w:val="000417D2"/>
    <w:rsid w:val="000445D0"/>
    <w:rsid w:val="00045CEC"/>
    <w:rsid w:val="00046704"/>
    <w:rsid w:val="00053FF1"/>
    <w:rsid w:val="00071F91"/>
    <w:rsid w:val="000724EE"/>
    <w:rsid w:val="00072E07"/>
    <w:rsid w:val="0007375B"/>
    <w:rsid w:val="00073DBC"/>
    <w:rsid w:val="000C20F8"/>
    <w:rsid w:val="000C435B"/>
    <w:rsid w:val="000C62FE"/>
    <w:rsid w:val="000D5E7A"/>
    <w:rsid w:val="000E63F7"/>
    <w:rsid w:val="000E6DD8"/>
    <w:rsid w:val="000E7252"/>
    <w:rsid w:val="000F04AF"/>
    <w:rsid w:val="000F07BB"/>
    <w:rsid w:val="000F0E19"/>
    <w:rsid w:val="000F0E48"/>
    <w:rsid w:val="000F0EFA"/>
    <w:rsid w:val="000F1F7E"/>
    <w:rsid w:val="00103572"/>
    <w:rsid w:val="00110509"/>
    <w:rsid w:val="0011430E"/>
    <w:rsid w:val="00117EFA"/>
    <w:rsid w:val="00121DB3"/>
    <w:rsid w:val="00126234"/>
    <w:rsid w:val="00131DCF"/>
    <w:rsid w:val="00132215"/>
    <w:rsid w:val="0013633E"/>
    <w:rsid w:val="00136970"/>
    <w:rsid w:val="00137B69"/>
    <w:rsid w:val="001505A3"/>
    <w:rsid w:val="00162E20"/>
    <w:rsid w:val="00163581"/>
    <w:rsid w:val="0016610B"/>
    <w:rsid w:val="00171D86"/>
    <w:rsid w:val="0018100E"/>
    <w:rsid w:val="00186503"/>
    <w:rsid w:val="001960D1"/>
    <w:rsid w:val="001A0A2D"/>
    <w:rsid w:val="001A194A"/>
    <w:rsid w:val="001A54A4"/>
    <w:rsid w:val="001B20EB"/>
    <w:rsid w:val="001D54B4"/>
    <w:rsid w:val="001E3DD8"/>
    <w:rsid w:val="001F64A1"/>
    <w:rsid w:val="00200649"/>
    <w:rsid w:val="00205605"/>
    <w:rsid w:val="00242B70"/>
    <w:rsid w:val="0024325A"/>
    <w:rsid w:val="002501AC"/>
    <w:rsid w:val="00271855"/>
    <w:rsid w:val="002746F5"/>
    <w:rsid w:val="00281F4D"/>
    <w:rsid w:val="00296F6B"/>
    <w:rsid w:val="00297197"/>
    <w:rsid w:val="002A298C"/>
    <w:rsid w:val="002A69F1"/>
    <w:rsid w:val="002B2A2F"/>
    <w:rsid w:val="002B2EF2"/>
    <w:rsid w:val="002B5830"/>
    <w:rsid w:val="002C4449"/>
    <w:rsid w:val="002C665A"/>
    <w:rsid w:val="002D0176"/>
    <w:rsid w:val="002F6D85"/>
    <w:rsid w:val="00305CB2"/>
    <w:rsid w:val="0031228C"/>
    <w:rsid w:val="00313F38"/>
    <w:rsid w:val="00316280"/>
    <w:rsid w:val="00323429"/>
    <w:rsid w:val="0032698A"/>
    <w:rsid w:val="003273CF"/>
    <w:rsid w:val="00327973"/>
    <w:rsid w:val="00327DCF"/>
    <w:rsid w:val="00331921"/>
    <w:rsid w:val="00332224"/>
    <w:rsid w:val="00336496"/>
    <w:rsid w:val="00343AB1"/>
    <w:rsid w:val="00343D70"/>
    <w:rsid w:val="00353C0E"/>
    <w:rsid w:val="00354C3E"/>
    <w:rsid w:val="00355A8D"/>
    <w:rsid w:val="00363738"/>
    <w:rsid w:val="00391EBA"/>
    <w:rsid w:val="003959C7"/>
    <w:rsid w:val="003C1C02"/>
    <w:rsid w:val="003C295E"/>
    <w:rsid w:val="003D31D1"/>
    <w:rsid w:val="003E7EE5"/>
    <w:rsid w:val="003F66ED"/>
    <w:rsid w:val="004067AB"/>
    <w:rsid w:val="00406984"/>
    <w:rsid w:val="00410472"/>
    <w:rsid w:val="0041059C"/>
    <w:rsid w:val="00415908"/>
    <w:rsid w:val="00424134"/>
    <w:rsid w:val="00425334"/>
    <w:rsid w:val="00433884"/>
    <w:rsid w:val="00453277"/>
    <w:rsid w:val="00461EC7"/>
    <w:rsid w:val="00474747"/>
    <w:rsid w:val="00474B11"/>
    <w:rsid w:val="004A074A"/>
    <w:rsid w:val="004A2B60"/>
    <w:rsid w:val="004A729B"/>
    <w:rsid w:val="004B18EC"/>
    <w:rsid w:val="004C24F1"/>
    <w:rsid w:val="004C344A"/>
    <w:rsid w:val="004D5B99"/>
    <w:rsid w:val="004E7BDC"/>
    <w:rsid w:val="004F11B2"/>
    <w:rsid w:val="004F12E1"/>
    <w:rsid w:val="004F427D"/>
    <w:rsid w:val="00504A50"/>
    <w:rsid w:val="0050707C"/>
    <w:rsid w:val="005122F3"/>
    <w:rsid w:val="005155FF"/>
    <w:rsid w:val="00517FBC"/>
    <w:rsid w:val="005205D4"/>
    <w:rsid w:val="00534367"/>
    <w:rsid w:val="0054686C"/>
    <w:rsid w:val="00565217"/>
    <w:rsid w:val="00565975"/>
    <w:rsid w:val="0056736F"/>
    <w:rsid w:val="00572D3D"/>
    <w:rsid w:val="00583494"/>
    <w:rsid w:val="00590826"/>
    <w:rsid w:val="005963C1"/>
    <w:rsid w:val="005A7059"/>
    <w:rsid w:val="005A798E"/>
    <w:rsid w:val="005B3A58"/>
    <w:rsid w:val="005C0EF5"/>
    <w:rsid w:val="005C51A6"/>
    <w:rsid w:val="005C5EA2"/>
    <w:rsid w:val="005E1B37"/>
    <w:rsid w:val="005E5285"/>
    <w:rsid w:val="005F575F"/>
    <w:rsid w:val="00600146"/>
    <w:rsid w:val="006006D1"/>
    <w:rsid w:val="00601ECC"/>
    <w:rsid w:val="006051E7"/>
    <w:rsid w:val="006066F8"/>
    <w:rsid w:val="00610026"/>
    <w:rsid w:val="00610E7E"/>
    <w:rsid w:val="006111AF"/>
    <w:rsid w:val="006253C1"/>
    <w:rsid w:val="006307C3"/>
    <w:rsid w:val="00636D61"/>
    <w:rsid w:val="00643440"/>
    <w:rsid w:val="006436F0"/>
    <w:rsid w:val="00664331"/>
    <w:rsid w:val="0066528E"/>
    <w:rsid w:val="00674CD6"/>
    <w:rsid w:val="006B5754"/>
    <w:rsid w:val="006C186A"/>
    <w:rsid w:val="006D28B8"/>
    <w:rsid w:val="006D5595"/>
    <w:rsid w:val="006E0AF5"/>
    <w:rsid w:val="006E1D37"/>
    <w:rsid w:val="006E3E82"/>
    <w:rsid w:val="006F715A"/>
    <w:rsid w:val="0070528B"/>
    <w:rsid w:val="00705803"/>
    <w:rsid w:val="0070792A"/>
    <w:rsid w:val="00715BA5"/>
    <w:rsid w:val="007173AF"/>
    <w:rsid w:val="0075249A"/>
    <w:rsid w:val="0075654C"/>
    <w:rsid w:val="00771FFA"/>
    <w:rsid w:val="007756DD"/>
    <w:rsid w:val="00784494"/>
    <w:rsid w:val="007C3441"/>
    <w:rsid w:val="007C5C0B"/>
    <w:rsid w:val="007D20EE"/>
    <w:rsid w:val="007E3C90"/>
    <w:rsid w:val="007F2504"/>
    <w:rsid w:val="007F6A83"/>
    <w:rsid w:val="0081148B"/>
    <w:rsid w:val="00812E1C"/>
    <w:rsid w:val="008168D0"/>
    <w:rsid w:val="00825B4A"/>
    <w:rsid w:val="008321A2"/>
    <w:rsid w:val="00835CFD"/>
    <w:rsid w:val="00840494"/>
    <w:rsid w:val="00840E82"/>
    <w:rsid w:val="008451C0"/>
    <w:rsid w:val="0084716E"/>
    <w:rsid w:val="00860CA2"/>
    <w:rsid w:val="00865FC0"/>
    <w:rsid w:val="00870A44"/>
    <w:rsid w:val="00873479"/>
    <w:rsid w:val="008840A0"/>
    <w:rsid w:val="008A5E5B"/>
    <w:rsid w:val="008B1BBE"/>
    <w:rsid w:val="008B1FAC"/>
    <w:rsid w:val="008C026B"/>
    <w:rsid w:val="008C1001"/>
    <w:rsid w:val="008D31EC"/>
    <w:rsid w:val="00906495"/>
    <w:rsid w:val="009148FA"/>
    <w:rsid w:val="009243A9"/>
    <w:rsid w:val="009303AC"/>
    <w:rsid w:val="0093497F"/>
    <w:rsid w:val="00953E73"/>
    <w:rsid w:val="00960951"/>
    <w:rsid w:val="00963E67"/>
    <w:rsid w:val="00973EDE"/>
    <w:rsid w:val="009845A3"/>
    <w:rsid w:val="00996556"/>
    <w:rsid w:val="009A16A0"/>
    <w:rsid w:val="009B6846"/>
    <w:rsid w:val="009B725F"/>
    <w:rsid w:val="009C77F7"/>
    <w:rsid w:val="009D0EBA"/>
    <w:rsid w:val="009D576E"/>
    <w:rsid w:val="009E3483"/>
    <w:rsid w:val="00A03E8C"/>
    <w:rsid w:val="00A054B1"/>
    <w:rsid w:val="00A0692C"/>
    <w:rsid w:val="00A10667"/>
    <w:rsid w:val="00A12695"/>
    <w:rsid w:val="00A13CEF"/>
    <w:rsid w:val="00A23EAA"/>
    <w:rsid w:val="00A25D89"/>
    <w:rsid w:val="00A32D10"/>
    <w:rsid w:val="00A409FE"/>
    <w:rsid w:val="00A43985"/>
    <w:rsid w:val="00A4550D"/>
    <w:rsid w:val="00A570DF"/>
    <w:rsid w:val="00A60C91"/>
    <w:rsid w:val="00A641C6"/>
    <w:rsid w:val="00A8049F"/>
    <w:rsid w:val="00A80B58"/>
    <w:rsid w:val="00A84B17"/>
    <w:rsid w:val="00AA2037"/>
    <w:rsid w:val="00AA2F28"/>
    <w:rsid w:val="00AA7F68"/>
    <w:rsid w:val="00AB5FCD"/>
    <w:rsid w:val="00AD0559"/>
    <w:rsid w:val="00AD6D68"/>
    <w:rsid w:val="00AE0C71"/>
    <w:rsid w:val="00AE5967"/>
    <w:rsid w:val="00B020E9"/>
    <w:rsid w:val="00B05CF3"/>
    <w:rsid w:val="00B07759"/>
    <w:rsid w:val="00B336AD"/>
    <w:rsid w:val="00B40E89"/>
    <w:rsid w:val="00B75007"/>
    <w:rsid w:val="00B86E13"/>
    <w:rsid w:val="00B921E3"/>
    <w:rsid w:val="00B9486A"/>
    <w:rsid w:val="00BA26DF"/>
    <w:rsid w:val="00BA474D"/>
    <w:rsid w:val="00BB082A"/>
    <w:rsid w:val="00BB3F76"/>
    <w:rsid w:val="00BB5BD4"/>
    <w:rsid w:val="00BB668E"/>
    <w:rsid w:val="00BC33B8"/>
    <w:rsid w:val="00BF3212"/>
    <w:rsid w:val="00BF3BAB"/>
    <w:rsid w:val="00BF5CC0"/>
    <w:rsid w:val="00C13CEF"/>
    <w:rsid w:val="00C26ECD"/>
    <w:rsid w:val="00C43752"/>
    <w:rsid w:val="00C641EC"/>
    <w:rsid w:val="00C716AD"/>
    <w:rsid w:val="00C72375"/>
    <w:rsid w:val="00C74EBB"/>
    <w:rsid w:val="00C8092C"/>
    <w:rsid w:val="00C810D8"/>
    <w:rsid w:val="00C92B9D"/>
    <w:rsid w:val="00CA3F03"/>
    <w:rsid w:val="00CD076B"/>
    <w:rsid w:val="00CD54BC"/>
    <w:rsid w:val="00D138EE"/>
    <w:rsid w:val="00D13BE5"/>
    <w:rsid w:val="00D14F1C"/>
    <w:rsid w:val="00D179AE"/>
    <w:rsid w:val="00D23FD9"/>
    <w:rsid w:val="00D2474D"/>
    <w:rsid w:val="00D3034E"/>
    <w:rsid w:val="00D36C96"/>
    <w:rsid w:val="00D376AB"/>
    <w:rsid w:val="00D45296"/>
    <w:rsid w:val="00D52CDA"/>
    <w:rsid w:val="00D5371A"/>
    <w:rsid w:val="00D63269"/>
    <w:rsid w:val="00D67C19"/>
    <w:rsid w:val="00D70D99"/>
    <w:rsid w:val="00D74D6B"/>
    <w:rsid w:val="00D90CC5"/>
    <w:rsid w:val="00DA078B"/>
    <w:rsid w:val="00DA0A81"/>
    <w:rsid w:val="00DA1A4A"/>
    <w:rsid w:val="00DA3392"/>
    <w:rsid w:val="00DB5C7A"/>
    <w:rsid w:val="00DC0089"/>
    <w:rsid w:val="00DC5962"/>
    <w:rsid w:val="00DD62B1"/>
    <w:rsid w:val="00DE3BCE"/>
    <w:rsid w:val="00DF2A4D"/>
    <w:rsid w:val="00E13E0C"/>
    <w:rsid w:val="00E151DD"/>
    <w:rsid w:val="00E25299"/>
    <w:rsid w:val="00E253AA"/>
    <w:rsid w:val="00E26784"/>
    <w:rsid w:val="00E26E9F"/>
    <w:rsid w:val="00E36562"/>
    <w:rsid w:val="00E46918"/>
    <w:rsid w:val="00E53B7E"/>
    <w:rsid w:val="00E74B1E"/>
    <w:rsid w:val="00E832FC"/>
    <w:rsid w:val="00E868D0"/>
    <w:rsid w:val="00E91801"/>
    <w:rsid w:val="00E92D93"/>
    <w:rsid w:val="00E93D89"/>
    <w:rsid w:val="00E95112"/>
    <w:rsid w:val="00E9721B"/>
    <w:rsid w:val="00EA5D98"/>
    <w:rsid w:val="00EC0360"/>
    <w:rsid w:val="00ED56C5"/>
    <w:rsid w:val="00ED68B5"/>
    <w:rsid w:val="00EE140F"/>
    <w:rsid w:val="00EE36C0"/>
    <w:rsid w:val="00EE6DD8"/>
    <w:rsid w:val="00EF0913"/>
    <w:rsid w:val="00EF6986"/>
    <w:rsid w:val="00F013E1"/>
    <w:rsid w:val="00F014EF"/>
    <w:rsid w:val="00F04636"/>
    <w:rsid w:val="00F07823"/>
    <w:rsid w:val="00F1060D"/>
    <w:rsid w:val="00F216E8"/>
    <w:rsid w:val="00F346F2"/>
    <w:rsid w:val="00F46E43"/>
    <w:rsid w:val="00F47CF0"/>
    <w:rsid w:val="00F61687"/>
    <w:rsid w:val="00F624C8"/>
    <w:rsid w:val="00F66D68"/>
    <w:rsid w:val="00F673BD"/>
    <w:rsid w:val="00F76BB0"/>
    <w:rsid w:val="00F84196"/>
    <w:rsid w:val="00F85B0F"/>
    <w:rsid w:val="00F92D9D"/>
    <w:rsid w:val="00F94FA1"/>
    <w:rsid w:val="00FB6461"/>
    <w:rsid w:val="00FC2BAA"/>
    <w:rsid w:val="00FC3680"/>
    <w:rsid w:val="00FC4CF0"/>
    <w:rsid w:val="00FC5EB3"/>
    <w:rsid w:val="00FD0F4F"/>
    <w:rsid w:val="00FD57DD"/>
    <w:rsid w:val="00FD5CA6"/>
    <w:rsid w:val="00FD7DF1"/>
    <w:rsid w:val="00FF2A41"/>
    <w:rsid w:val="00FF3AAC"/>
    <w:rsid w:val="00FF5843"/>
    <w:rsid w:val="00FF5A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6E02813"/>
  <w15:chartTrackingRefBased/>
  <w15:docId w15:val="{D809637C-CF54-B94E-AAF1-1792D68241B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10E7E"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CD076B"/>
    <w:pPr>
      <w:keepNext/>
      <w:keepLines/>
      <w:spacing w:before="240" w:line="259" w:lineRule="auto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D076B"/>
    <w:pPr>
      <w:keepNext/>
      <w:keepLines/>
      <w:spacing w:before="40" w:line="259" w:lineRule="auto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D076B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CD076B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odyText">
    <w:name w:val="Body Text"/>
    <w:basedOn w:val="Normal"/>
    <w:link w:val="BodyTextChar1"/>
    <w:qFormat/>
    <w:rsid w:val="00CD076B"/>
    <w:pPr>
      <w:spacing w:line="480" w:lineRule="auto"/>
    </w:pPr>
    <w:rPr>
      <w:rFonts w:eastAsia="MS Mincho"/>
      <w:lang w:eastAsia="ja-JP"/>
    </w:rPr>
  </w:style>
  <w:style w:type="character" w:customStyle="1" w:styleId="BodyTextChar">
    <w:name w:val="Body Text Char"/>
    <w:basedOn w:val="DefaultParagraphFont"/>
    <w:uiPriority w:val="99"/>
    <w:semiHidden/>
    <w:rsid w:val="00CD076B"/>
    <w:rPr>
      <w:rFonts w:ascii="Times New Roman" w:eastAsia="Times New Roman" w:hAnsi="Times New Roman" w:cs="Times New Roman"/>
    </w:rPr>
  </w:style>
  <w:style w:type="character" w:customStyle="1" w:styleId="BodyTextChar1">
    <w:name w:val="Body Text Char1"/>
    <w:basedOn w:val="DefaultParagraphFont"/>
    <w:link w:val="BodyText"/>
    <w:locked/>
    <w:rsid w:val="00CD076B"/>
    <w:rPr>
      <w:rFonts w:ascii="Times New Roman" w:eastAsia="MS Mincho" w:hAnsi="Times New Roman" w:cs="Times New Roman"/>
      <w:lang w:eastAsia="ja-JP"/>
    </w:rPr>
  </w:style>
  <w:style w:type="paragraph" w:customStyle="1" w:styleId="EndNoteBibliographyTitle">
    <w:name w:val="EndNote Bibliography Title"/>
    <w:basedOn w:val="Normal"/>
    <w:link w:val="EndNoteBibliographyTitleChar"/>
    <w:rsid w:val="00CD076B"/>
    <w:pPr>
      <w:spacing w:line="259" w:lineRule="auto"/>
      <w:jc w:val="center"/>
    </w:pPr>
    <w:rPr>
      <w:rFonts w:eastAsiaTheme="minorHAnsi"/>
      <w:noProof/>
      <w:szCs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D076B"/>
    <w:rPr>
      <w:rFonts w:ascii="Times New Roman" w:hAnsi="Times New Roman" w:cs="Times New Roman"/>
      <w:noProof/>
      <w:szCs w:val="22"/>
    </w:rPr>
  </w:style>
  <w:style w:type="paragraph" w:customStyle="1" w:styleId="EndNoteBibliography">
    <w:name w:val="EndNote Bibliography"/>
    <w:basedOn w:val="Normal"/>
    <w:link w:val="EndNoteBibliographyChar"/>
    <w:rsid w:val="00CD076B"/>
    <w:pPr>
      <w:spacing w:after="160"/>
    </w:pPr>
    <w:rPr>
      <w:rFonts w:eastAsiaTheme="minorHAnsi"/>
      <w:noProof/>
      <w:szCs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CD076B"/>
    <w:rPr>
      <w:rFonts w:ascii="Times New Roman" w:hAnsi="Times New Roman" w:cs="Times New Roman"/>
      <w:noProof/>
      <w:szCs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D076B"/>
    <w:rPr>
      <w:rFonts w:ascii="Segoe UI" w:eastAsiaTheme="minorHAns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D076B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CD076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D076B"/>
    <w:pPr>
      <w:spacing w:after="160"/>
    </w:pPr>
    <w:rPr>
      <w:rFonts w:asciiTheme="minorHAnsi" w:eastAsiaTheme="minorHAnsi" w:hAnsiTheme="minorHAnsi" w:cstheme="min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D076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D076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D076B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CD076B"/>
    <w:rPr>
      <w:color w:val="0000FF"/>
      <w:u w:val="single"/>
    </w:rPr>
  </w:style>
  <w:style w:type="table" w:styleId="TableGrid">
    <w:name w:val="Table Grid"/>
    <w:basedOn w:val="TableNormal"/>
    <w:uiPriority w:val="59"/>
    <w:rsid w:val="00CD076B"/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CD076B"/>
    <w:rPr>
      <w:sz w:val="22"/>
      <w:szCs w:val="22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CD076B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CD076B"/>
    <w:pPr>
      <w:tabs>
        <w:tab w:val="center" w:pos="4680"/>
        <w:tab w:val="right" w:pos="9360"/>
      </w:tabs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HeaderChar">
    <w:name w:val="Header Char"/>
    <w:basedOn w:val="DefaultParagraphFont"/>
    <w:link w:val="Header"/>
    <w:uiPriority w:val="99"/>
    <w:rsid w:val="00CD076B"/>
    <w:rPr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CD076B"/>
    <w:pPr>
      <w:tabs>
        <w:tab w:val="center" w:pos="4680"/>
        <w:tab w:val="right" w:pos="9360"/>
      </w:tabs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FooterChar">
    <w:name w:val="Footer Char"/>
    <w:basedOn w:val="DefaultParagraphFont"/>
    <w:link w:val="Footer"/>
    <w:uiPriority w:val="99"/>
    <w:rsid w:val="00CD076B"/>
    <w:rPr>
      <w:sz w:val="22"/>
      <w:szCs w:val="22"/>
    </w:rPr>
  </w:style>
  <w:style w:type="table" w:styleId="TableGridLight">
    <w:name w:val="Grid Table Light"/>
    <w:basedOn w:val="TableNormal"/>
    <w:uiPriority w:val="40"/>
    <w:rsid w:val="00CD076B"/>
    <w:rPr>
      <w:sz w:val="22"/>
      <w:szCs w:val="22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GridTable1Light">
    <w:name w:val="Grid Table 1 Light"/>
    <w:basedOn w:val="TableNormal"/>
    <w:uiPriority w:val="46"/>
    <w:rsid w:val="00CD076B"/>
    <w:rPr>
      <w:sz w:val="22"/>
      <w:szCs w:val="22"/>
    </w:r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ListParagraph">
    <w:name w:val="List Paragraph"/>
    <w:basedOn w:val="Normal"/>
    <w:uiPriority w:val="34"/>
    <w:qFormat/>
    <w:rsid w:val="00CD076B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</w:rPr>
  </w:style>
  <w:style w:type="paragraph" w:customStyle="1" w:styleId="Default">
    <w:name w:val="Default"/>
    <w:rsid w:val="00CD076B"/>
    <w:pPr>
      <w:autoSpaceDE w:val="0"/>
      <w:autoSpaceDN w:val="0"/>
      <w:adjustRightInd w:val="0"/>
    </w:pPr>
    <w:rPr>
      <w:rFonts w:ascii="Arial" w:hAnsi="Arial" w:cs="Arial"/>
      <w:color w:val="000000"/>
    </w:rPr>
  </w:style>
  <w:style w:type="paragraph" w:styleId="NormalWeb">
    <w:name w:val="Normal (Web)"/>
    <w:basedOn w:val="Normal"/>
    <w:link w:val="NormalWebChar"/>
    <w:uiPriority w:val="99"/>
    <w:unhideWhenUsed/>
    <w:rsid w:val="00CD076B"/>
    <w:pPr>
      <w:spacing w:before="100" w:beforeAutospacing="1" w:after="100" w:afterAutospacing="1"/>
    </w:pPr>
  </w:style>
  <w:style w:type="table" w:styleId="PlainTable5">
    <w:name w:val="Plain Table 5"/>
    <w:basedOn w:val="TableNormal"/>
    <w:uiPriority w:val="45"/>
    <w:rsid w:val="00CD076B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styleId="Emphasis">
    <w:name w:val="Emphasis"/>
    <w:basedOn w:val="DefaultParagraphFont"/>
    <w:uiPriority w:val="20"/>
    <w:qFormat/>
    <w:rsid w:val="00CD076B"/>
    <w:rPr>
      <w:i/>
      <w:iCs/>
    </w:rPr>
  </w:style>
  <w:style w:type="character" w:customStyle="1" w:styleId="apple-converted-space">
    <w:name w:val="apple-converted-space"/>
    <w:basedOn w:val="DefaultParagraphFont"/>
    <w:rsid w:val="00CD076B"/>
  </w:style>
  <w:style w:type="character" w:styleId="FollowedHyperlink">
    <w:name w:val="FollowedHyperlink"/>
    <w:basedOn w:val="DefaultParagraphFont"/>
    <w:uiPriority w:val="99"/>
    <w:semiHidden/>
    <w:unhideWhenUsed/>
    <w:rsid w:val="00CD076B"/>
    <w:rPr>
      <w:color w:val="954F72" w:themeColor="followedHyperlink"/>
      <w:u w:val="single"/>
    </w:rPr>
  </w:style>
  <w:style w:type="character" w:customStyle="1" w:styleId="content-section">
    <w:name w:val="content-section"/>
    <w:basedOn w:val="DefaultParagraphFont"/>
    <w:rsid w:val="00CD076B"/>
  </w:style>
  <w:style w:type="character" w:customStyle="1" w:styleId="highlight">
    <w:name w:val="highlight"/>
    <w:basedOn w:val="DefaultParagraphFont"/>
    <w:rsid w:val="00CD076B"/>
  </w:style>
  <w:style w:type="paragraph" w:customStyle="1" w:styleId="msonormal0">
    <w:name w:val="msonormal"/>
    <w:basedOn w:val="Normal"/>
    <w:rsid w:val="00E46918"/>
    <w:pPr>
      <w:spacing w:before="100" w:beforeAutospacing="1" w:after="100" w:afterAutospacing="1"/>
    </w:pPr>
  </w:style>
  <w:style w:type="paragraph" w:customStyle="1" w:styleId="xl63">
    <w:name w:val="xl63"/>
    <w:basedOn w:val="Normal"/>
    <w:rsid w:val="00E46918"/>
    <w:pPr>
      <w:spacing w:before="100" w:beforeAutospacing="1" w:after="100" w:afterAutospacing="1"/>
    </w:pPr>
    <w:rPr>
      <w:rFonts w:ascii="Calibri" w:hAnsi="Calibri" w:cs="Calibri"/>
    </w:rPr>
  </w:style>
  <w:style w:type="paragraph" w:customStyle="1" w:styleId="xl64">
    <w:name w:val="xl64"/>
    <w:basedOn w:val="Normal"/>
    <w:rsid w:val="00E46918"/>
    <w:pPr>
      <w:spacing w:before="100" w:beforeAutospacing="1" w:after="100" w:afterAutospacing="1"/>
    </w:pPr>
    <w:rPr>
      <w:rFonts w:ascii="Arial" w:hAnsi="Arial" w:cs="Arial"/>
      <w:color w:val="212121"/>
    </w:rPr>
  </w:style>
  <w:style w:type="paragraph" w:styleId="PlainText">
    <w:name w:val="Plain Text"/>
    <w:basedOn w:val="Normal"/>
    <w:link w:val="PlainTextChar"/>
    <w:uiPriority w:val="99"/>
    <w:unhideWhenUsed/>
    <w:rsid w:val="00FD7DF1"/>
    <w:rPr>
      <w:rFonts w:ascii="Calibri" w:eastAsia="MS Mincho" w:hAnsi="Calibri" w:cs="Calibri"/>
      <w:sz w:val="22"/>
      <w:szCs w:val="22"/>
    </w:rPr>
  </w:style>
  <w:style w:type="character" w:customStyle="1" w:styleId="PlainTextChar">
    <w:name w:val="Plain Text Char"/>
    <w:basedOn w:val="DefaultParagraphFont"/>
    <w:link w:val="PlainText"/>
    <w:uiPriority w:val="99"/>
    <w:rsid w:val="00FD7DF1"/>
    <w:rPr>
      <w:rFonts w:ascii="Calibri" w:eastAsia="MS Mincho" w:hAnsi="Calibri" w:cs="Calibri"/>
      <w:sz w:val="22"/>
      <w:szCs w:val="22"/>
    </w:rPr>
  </w:style>
  <w:style w:type="character" w:customStyle="1" w:styleId="NormalWebChar">
    <w:name w:val="Normal (Web) Char"/>
    <w:basedOn w:val="DefaultParagraphFont"/>
    <w:link w:val="NormalWeb"/>
    <w:uiPriority w:val="99"/>
    <w:rsid w:val="009C77F7"/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4746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43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57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69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20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850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74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017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885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698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166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904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276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785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85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582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782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545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156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783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174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644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151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601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4" Type="http://schemas.openxmlformats.org/officeDocument/2006/relationships/numbering" Target="numbering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F22AECE59AE2A849B5F5631F00D9E334" ma:contentTypeVersion="13" ma:contentTypeDescription="Create a new document." ma:contentTypeScope="" ma:versionID="2338e009df913d4fcaca85f09bb8ca3e">
  <xsd:schema xmlns:xsd="http://www.w3.org/2001/XMLSchema" xmlns:xs="http://www.w3.org/2001/XMLSchema" xmlns:p="http://schemas.microsoft.com/office/2006/metadata/properties" xmlns:ns3="b766169d-1aa6-4a14-935a-279c59ab7e77" xmlns:ns4="de891651-72be-45c1-b91e-e1adf09106d3" targetNamespace="http://schemas.microsoft.com/office/2006/metadata/properties" ma:root="true" ma:fieldsID="d746bb6ceb790c214ca73b911284f0cd" ns3:_="" ns4:_="">
    <xsd:import namespace="b766169d-1aa6-4a14-935a-279c59ab7e77"/>
    <xsd:import namespace="de891651-72be-45c1-b91e-e1adf09106d3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DateTaken" minOccurs="0"/>
                <xsd:element ref="ns3:MediaServiceLocation" minOccurs="0"/>
                <xsd:element ref="ns4:SharedWithUsers" minOccurs="0"/>
                <xsd:element ref="ns4:SharedWithDetails" minOccurs="0"/>
                <xsd:element ref="ns4:SharingHintHash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766169d-1aa6-4a14-935a-279c59ab7e7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7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e891651-72be-45c1-b91e-e1adf09106d3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20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00D6B730-563F-4331-B8D6-9911D6E57061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A3F9872E-6AF7-46DA-B38B-C382B6E6D03A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11534258-46F6-47E8-9F9A-493B8338B0B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b766169d-1aa6-4a14-935a-279c59ab7e77"/>
    <ds:schemaRef ds:uri="de891651-72be-45c1-b91e-e1adf09106d3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</TotalTime>
  <Pages>15</Pages>
  <Words>4193</Words>
  <Characters>23906</Characters>
  <Application>Microsoft Office Word</Application>
  <DocSecurity>0</DocSecurity>
  <Lines>199</Lines>
  <Paragraphs>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0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nsa Schmidt</dc:creator>
  <cp:keywords/>
  <dc:description/>
  <cp:lastModifiedBy>Insa Schmidt</cp:lastModifiedBy>
  <cp:revision>6</cp:revision>
  <cp:lastPrinted>2020-12-14T19:23:00Z</cp:lastPrinted>
  <dcterms:created xsi:type="dcterms:W3CDTF">2021-10-25T14:05:00Z</dcterms:created>
  <dcterms:modified xsi:type="dcterms:W3CDTF">2021-10-26T20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22AECE59AE2A849B5F5631F00D9E334</vt:lpwstr>
  </property>
</Properties>
</file>